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CB021E" w14:textId="77777777" w:rsidR="00A62B0B" w:rsidRDefault="00B01B94">
      <w:pPr>
        <w:spacing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P</w:t>
      </w:r>
      <w:r>
        <w:rPr>
          <w:rFonts w:ascii="Times New Roman" w:hAnsi="Times New Roman" w:cs="Times New Roman"/>
          <w:b/>
          <w:sz w:val="24"/>
          <w:szCs w:val="24"/>
        </w:rPr>
        <w:t>engaruh</w:t>
      </w:r>
      <w:r>
        <w:rPr>
          <w:rFonts w:ascii="Times New Roman" w:hAnsi="Times New Roman" w:cs="Times New Roman"/>
          <w:b/>
          <w:sz w:val="24"/>
          <w:szCs w:val="24"/>
          <w:lang w:val="id-ID"/>
        </w:rPr>
        <w:t xml:space="preserve"> Trend Fashion Mahasiswa Terhadap Gaya Hidup </w:t>
      </w:r>
      <w:r>
        <w:rPr>
          <w:rFonts w:ascii="Times New Roman" w:hAnsi="Times New Roman" w:cs="Times New Roman"/>
          <w:b/>
          <w:sz w:val="24"/>
          <w:szCs w:val="24"/>
        </w:rPr>
        <w:t>dalam Islam</w:t>
      </w:r>
    </w:p>
    <w:p w14:paraId="7F1D0BC4" w14:textId="77777777" w:rsidR="00A62B0B" w:rsidRDefault="00B01B94">
      <w:pPr>
        <w:spacing w:line="360" w:lineRule="auto"/>
        <w:rPr>
          <w:rFonts w:ascii="Times New Roman" w:hAnsi="Times New Roman" w:cs="Times New Roman"/>
          <w:sz w:val="24"/>
          <w:szCs w:val="24"/>
        </w:rPr>
      </w:pPr>
      <w:r>
        <w:rPr>
          <w:rFonts w:ascii="Times New Roman" w:hAnsi="Times New Roman" w:cs="Times New Roman"/>
          <w:sz w:val="24"/>
          <w:szCs w:val="24"/>
        </w:rPr>
        <w:t>Dian Islamiati Fatwa</w:t>
      </w:r>
    </w:p>
    <w:p w14:paraId="18595A5D" w14:textId="77777777" w:rsidR="00A62B0B" w:rsidRDefault="00B01B94">
      <w:pPr>
        <w:spacing w:line="360" w:lineRule="auto"/>
        <w:rPr>
          <w:rFonts w:ascii="Times New Roman" w:hAnsi="Times New Roman" w:cs="Times New Roman"/>
          <w:i/>
          <w:sz w:val="24"/>
          <w:szCs w:val="24"/>
        </w:rPr>
      </w:pPr>
      <w:r>
        <w:rPr>
          <w:rFonts w:ascii="Times New Roman" w:hAnsi="Times New Roman" w:cs="Times New Roman"/>
          <w:i/>
          <w:sz w:val="24"/>
          <w:szCs w:val="24"/>
        </w:rPr>
        <w:t>UIN Raden Mas Said Surakarta</w:t>
      </w:r>
    </w:p>
    <w:p w14:paraId="36EC5483" w14:textId="77777777" w:rsidR="00A62B0B" w:rsidRDefault="00B01B94">
      <w:pPr>
        <w:spacing w:line="360" w:lineRule="auto"/>
        <w:rPr>
          <w:rFonts w:ascii="Times New Roman" w:hAnsi="Times New Roman" w:cs="Times New Roman"/>
          <w:i/>
          <w:sz w:val="24"/>
          <w:szCs w:val="24"/>
          <w:u w:val="single"/>
        </w:rPr>
      </w:pPr>
      <w:hyperlink r:id="rId8" w:history="1">
        <w:r>
          <w:rPr>
            <w:rStyle w:val="Hyperlink"/>
            <w:rFonts w:ascii="Times New Roman" w:hAnsi="Times New Roman" w:cs="Times New Roman"/>
            <w:i/>
            <w:color w:val="auto"/>
            <w:sz w:val="24"/>
            <w:szCs w:val="24"/>
          </w:rPr>
          <w:t>Miafatwa222@gmail.com</w:t>
        </w:r>
      </w:hyperlink>
      <w:r>
        <w:rPr>
          <w:rFonts w:ascii="Times New Roman" w:hAnsi="Times New Roman" w:cs="Times New Roman"/>
          <w:i/>
          <w:sz w:val="24"/>
          <w:szCs w:val="24"/>
          <w:u w:val="single"/>
        </w:rPr>
        <w:t xml:space="preserve"> </w:t>
      </w:r>
    </w:p>
    <w:p w14:paraId="2372FE4F" w14:textId="77777777" w:rsidR="00A62B0B" w:rsidRDefault="00B01B94">
      <w:pPr>
        <w:spacing w:line="360" w:lineRule="auto"/>
        <w:rPr>
          <w:rFonts w:ascii="Times New Roman" w:hAnsi="Times New Roman" w:cs="Times New Roman"/>
          <w:sz w:val="24"/>
          <w:szCs w:val="24"/>
        </w:rPr>
      </w:pPr>
      <w:r>
        <w:rPr>
          <w:rFonts w:ascii="Times New Roman" w:hAnsi="Times New Roman" w:cs="Times New Roman"/>
          <w:sz w:val="24"/>
          <w:szCs w:val="24"/>
        </w:rPr>
        <w:t>Emilda Triana Zidatin Nurkumala</w:t>
      </w:r>
    </w:p>
    <w:p w14:paraId="0D92D293" w14:textId="77777777" w:rsidR="00A62B0B" w:rsidRDefault="00B01B94">
      <w:pPr>
        <w:spacing w:line="360" w:lineRule="auto"/>
        <w:rPr>
          <w:rFonts w:ascii="Times New Roman" w:hAnsi="Times New Roman" w:cs="Times New Roman"/>
          <w:i/>
          <w:sz w:val="24"/>
          <w:szCs w:val="24"/>
        </w:rPr>
      </w:pPr>
      <w:r>
        <w:rPr>
          <w:rFonts w:ascii="Times New Roman" w:hAnsi="Times New Roman" w:cs="Times New Roman"/>
          <w:i/>
          <w:sz w:val="24"/>
          <w:szCs w:val="24"/>
        </w:rPr>
        <w:t>UIN Raden Mas Said Surakarta</w:t>
      </w:r>
    </w:p>
    <w:p w14:paraId="54A51BE1" w14:textId="77777777" w:rsidR="00A62B0B" w:rsidRDefault="00B01B94">
      <w:pPr>
        <w:spacing w:line="360" w:lineRule="auto"/>
        <w:rPr>
          <w:rFonts w:ascii="Times New Roman" w:hAnsi="Times New Roman" w:cs="Times New Roman"/>
          <w:i/>
          <w:sz w:val="24"/>
          <w:szCs w:val="24"/>
          <w:u w:val="single"/>
        </w:rPr>
      </w:pPr>
      <w:hyperlink r:id="rId9" w:history="1">
        <w:r>
          <w:rPr>
            <w:rStyle w:val="Hyperlink"/>
            <w:rFonts w:ascii="Times New Roman" w:hAnsi="Times New Roman" w:cs="Times New Roman"/>
            <w:i/>
            <w:color w:val="auto"/>
            <w:sz w:val="24"/>
            <w:szCs w:val="24"/>
          </w:rPr>
          <w:t>trianaemilda78@gmail.com</w:t>
        </w:r>
      </w:hyperlink>
      <w:r>
        <w:rPr>
          <w:rFonts w:ascii="Times New Roman" w:hAnsi="Times New Roman" w:cs="Times New Roman"/>
          <w:i/>
          <w:sz w:val="24"/>
          <w:szCs w:val="24"/>
          <w:u w:val="single"/>
        </w:rPr>
        <w:t xml:space="preserve"> </w:t>
      </w:r>
    </w:p>
    <w:p w14:paraId="5D2B75B5" w14:textId="77777777" w:rsidR="00A62B0B" w:rsidRDefault="00A62B0B">
      <w:pPr>
        <w:spacing w:line="360" w:lineRule="auto"/>
        <w:jc w:val="center"/>
        <w:rPr>
          <w:rFonts w:ascii="Times New Roman" w:hAnsi="Times New Roman" w:cs="Times New Roman"/>
          <w:sz w:val="24"/>
          <w:szCs w:val="24"/>
          <w:lang w:val="id-ID"/>
        </w:rPr>
      </w:pPr>
    </w:p>
    <w:p w14:paraId="674F7AF7" w14:textId="77777777" w:rsidR="00A62B0B" w:rsidRDefault="00B01B94">
      <w:pPr>
        <w:spacing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Abstrak</w:t>
      </w:r>
    </w:p>
    <w:p w14:paraId="6F2D4A3E" w14:textId="77777777" w:rsidR="00A62B0B" w:rsidRDefault="00B01B9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lang w:val="id-ID"/>
        </w:rPr>
        <w:t>Gaya hidup adalah suatu komoditas baru dalam kapitalisme.</w:t>
      </w:r>
      <w:r>
        <w:rPr>
          <w:rFonts w:ascii="Times New Roman" w:hAnsi="Times New Roman" w:cs="Times New Roman"/>
          <w:i/>
          <w:iCs/>
          <w:sz w:val="24"/>
          <w:szCs w:val="24"/>
        </w:rPr>
        <w:t xml:space="preserve"> Kapitalisme tidak hanya mempengaruhi perempuan tetapi juga laki-laki. Ini juga memiliki menaklukan agama dan dilakukan komodifikasi symbol-simbol agama</w:t>
      </w:r>
      <w:r>
        <w:rPr>
          <w:rFonts w:ascii="Times New Roman" w:hAnsi="Times New Roman" w:cs="Times New Roman"/>
          <w:i/>
          <w:iCs/>
          <w:sz w:val="24"/>
          <w:szCs w:val="24"/>
          <w:lang w:val="id-ID"/>
        </w:rPr>
        <w:t xml:space="preserve"> Ia bahkan bisa menelusup masuk dalam simbol-simbol agama dan bergerak dari dalam seraya menawarkan kons</w:t>
      </w:r>
      <w:r>
        <w:rPr>
          <w:rFonts w:ascii="Times New Roman" w:hAnsi="Times New Roman" w:cs="Times New Roman"/>
          <w:i/>
          <w:iCs/>
          <w:sz w:val="24"/>
          <w:szCs w:val="24"/>
          <w:lang w:val="id-ID"/>
        </w:rPr>
        <w:t>ep “soleh tetapi trandy” atau ‘ibadah yes gaul yes”.</w:t>
      </w:r>
      <w:r>
        <w:rPr>
          <w:rFonts w:ascii="Times New Roman" w:hAnsi="Times New Roman" w:cs="Times New Roman"/>
          <w:i/>
          <w:iCs/>
          <w:sz w:val="24"/>
          <w:szCs w:val="24"/>
        </w:rPr>
        <w:t xml:space="preserve"> Gaya hidup dan fashion telah menjadi bagian yang tidak terpisahkan dari masyarakat modern. Itu bukan dilihat dari covernya tapi esensinya.</w:t>
      </w:r>
      <w:r>
        <w:rPr>
          <w:rFonts w:ascii="Times New Roman" w:hAnsi="Times New Roman" w:cs="Times New Roman"/>
          <w:i/>
          <w:iCs/>
          <w:sz w:val="24"/>
          <w:szCs w:val="24"/>
          <w:lang w:val="id-ID"/>
        </w:rPr>
        <w:t xml:space="preserve"> </w:t>
      </w:r>
      <w:r>
        <w:rPr>
          <w:rFonts w:ascii="Times New Roman" w:hAnsi="Times New Roman" w:cs="Times New Roman"/>
          <w:i/>
          <w:iCs/>
          <w:sz w:val="24"/>
          <w:szCs w:val="24"/>
        </w:rPr>
        <w:t>Bisa dilihat dari banyaknya model yang lagi ngetrend pada saat i</w:t>
      </w:r>
      <w:r>
        <w:rPr>
          <w:rFonts w:ascii="Times New Roman" w:hAnsi="Times New Roman" w:cs="Times New Roman"/>
          <w:i/>
          <w:iCs/>
          <w:sz w:val="24"/>
          <w:szCs w:val="24"/>
        </w:rPr>
        <w:t>ni, maka dari itu banyak para pemuda atau remaja (ABG) yang meniru cara berpakaian yang dilihatnya. Sosial media sangat berpengaruh dalam hal ini, karena banya atau hamper semua orang memiliki sosial media, didalam sosial media tersebut banyak menawarkan b</w:t>
      </w:r>
      <w:r>
        <w:rPr>
          <w:rFonts w:ascii="Times New Roman" w:hAnsi="Times New Roman" w:cs="Times New Roman"/>
          <w:i/>
          <w:iCs/>
          <w:sz w:val="24"/>
          <w:szCs w:val="24"/>
        </w:rPr>
        <w:t>erbagai macam model cara berpakaian dari ujung kepala sampai ujung kaki entah itu dari brand-brand ternama atau dari brand yang biasa saja. Oleh sebab itu mereka dengan gampang mengikuti atau menirukan berbagai macam cara berpakaian sesuai mode yang sedang</w:t>
      </w:r>
      <w:r>
        <w:rPr>
          <w:rFonts w:ascii="Times New Roman" w:hAnsi="Times New Roman" w:cs="Times New Roman"/>
          <w:i/>
          <w:iCs/>
          <w:sz w:val="24"/>
          <w:szCs w:val="24"/>
        </w:rPr>
        <w:t xml:space="preserve"> ngetrend. </w:t>
      </w:r>
      <w:r>
        <w:rPr>
          <w:rFonts w:ascii="Times New Roman" w:hAnsi="Times New Roman" w:cs="Times New Roman"/>
          <w:i/>
          <w:iCs/>
          <w:sz w:val="24"/>
          <w:szCs w:val="24"/>
          <w:lang w:val="id-ID"/>
        </w:rPr>
        <w:t>Tujuan dari tulisan ini agar kita mengetahui perbedaan gaya hidup dan fashion jaman dahulu dan sekarang, karena gaya hdup dan fashion telah menjadi bagian yang tidak dapat terpisahkan dari masyarakat modern. Metode penelitian yang digunakan adal</w:t>
      </w:r>
      <w:r>
        <w:rPr>
          <w:rFonts w:ascii="Times New Roman" w:hAnsi="Times New Roman" w:cs="Times New Roman"/>
          <w:i/>
          <w:iCs/>
          <w:sz w:val="24"/>
          <w:szCs w:val="24"/>
          <w:lang w:val="id-ID"/>
        </w:rPr>
        <w:t>ah library. Ada preferensi sosial yang diam-diam diadopsi oleh masyarakat dan menggantikan nilai-nilai lama.</w:t>
      </w:r>
      <w:r>
        <w:rPr>
          <w:rFonts w:ascii="Times New Roman" w:hAnsi="Times New Roman" w:cs="Times New Roman"/>
          <w:i/>
          <w:iCs/>
          <w:sz w:val="24"/>
          <w:szCs w:val="24"/>
        </w:rPr>
        <w:t xml:space="preserve"> </w:t>
      </w:r>
    </w:p>
    <w:p w14:paraId="378617AC" w14:textId="77777777" w:rsidR="00A62B0B" w:rsidRDefault="00B01B94">
      <w:pPr>
        <w:spacing w:line="360" w:lineRule="auto"/>
        <w:jc w:val="both"/>
        <w:rPr>
          <w:rFonts w:ascii="Times New Roman" w:hAnsi="Times New Roman" w:cs="Times New Roman"/>
          <w:iCs/>
          <w:sz w:val="24"/>
          <w:szCs w:val="24"/>
        </w:rPr>
      </w:pPr>
      <w:r>
        <w:rPr>
          <w:rFonts w:ascii="Times New Roman" w:hAnsi="Times New Roman" w:cs="Times New Roman"/>
          <w:b/>
          <w:iCs/>
          <w:sz w:val="24"/>
          <w:szCs w:val="24"/>
        </w:rPr>
        <w:t xml:space="preserve">Kata kunci : </w:t>
      </w:r>
      <w:r>
        <w:rPr>
          <w:rFonts w:ascii="Times New Roman" w:hAnsi="Times New Roman" w:cs="Times New Roman"/>
          <w:iCs/>
          <w:sz w:val="24"/>
          <w:szCs w:val="24"/>
        </w:rPr>
        <w:t>Fashion, Gaya Hidup, Islam</w:t>
      </w:r>
    </w:p>
    <w:p w14:paraId="2E46F1BC" w14:textId="77777777" w:rsidR="00A62B0B" w:rsidRDefault="00B01B94">
      <w:pPr>
        <w:spacing w:line="360" w:lineRule="auto"/>
        <w:rPr>
          <w:rFonts w:ascii="Times New Roman" w:hAnsi="Times New Roman" w:cs="Times New Roman"/>
          <w:b/>
          <w:sz w:val="24"/>
          <w:szCs w:val="24"/>
        </w:rPr>
      </w:pPr>
      <w:r>
        <w:rPr>
          <w:rFonts w:ascii="Times New Roman" w:hAnsi="Times New Roman" w:cs="Times New Roman"/>
          <w:b/>
          <w:sz w:val="24"/>
          <w:szCs w:val="24"/>
        </w:rPr>
        <w:t>Pendahuluan</w:t>
      </w:r>
    </w:p>
    <w:p w14:paraId="72B48160"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Fashion memiliki definisi berbeda-beda, tetapi pengertian fashion pada prinsipnya tetap tidak </w:t>
      </w:r>
      <w:r>
        <w:rPr>
          <w:rFonts w:ascii="Times New Roman" w:hAnsi="Times New Roman" w:cs="Times New Roman"/>
          <w:sz w:val="24"/>
          <w:szCs w:val="24"/>
        </w:rPr>
        <w:t>terpisah dari perubahan selera masyarakat pada jamanya yang dipengaruhi oleh perkembangan sosial budaya tertentu dan dalam rentan waktu tertentu.</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Dalam Islam aturan fashion sudah termaktub didalam nash yang tidak bisa dipisahkan dengan aturan syari’at. Y</w:t>
      </w:r>
      <w:r>
        <w:rPr>
          <w:rFonts w:ascii="Times New Roman" w:hAnsi="Times New Roman" w:cs="Times New Roman"/>
          <w:sz w:val="24"/>
          <w:szCs w:val="24"/>
        </w:rPr>
        <w:t>ang mana dalam islam manusia diwajibkan untuk menutup auratnya baik itu perempuan maupun itu laki- laki.</w:t>
      </w:r>
    </w:p>
    <w:p w14:paraId="11D4360A"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Hampir seluruh syari’at yang dibangun didalam nash mengandung misi politik hokum identitas sehingga mengarah kepada suatu tujuan membentuk bangunan hok</w:t>
      </w:r>
      <w:r>
        <w:rPr>
          <w:rFonts w:ascii="Times New Roman" w:hAnsi="Times New Roman" w:cs="Times New Roman"/>
          <w:sz w:val="24"/>
          <w:szCs w:val="24"/>
        </w:rPr>
        <w:t>um yang terpadu, juga memiliki identitas yang kuat, konsep fashion memiliki nilai yang tinggi dalam memebentuk etika hokum dalam berpakaian bukan sekedar menggunakan dan menutup bagian tubuh tetapi islam telah menanamkan nilai-nilai filosofi yang sangat ti</w:t>
      </w:r>
      <w:r>
        <w:rPr>
          <w:rFonts w:ascii="Times New Roman" w:hAnsi="Times New Roman" w:cs="Times New Roman"/>
          <w:sz w:val="24"/>
          <w:szCs w:val="24"/>
        </w:rPr>
        <w:t xml:space="preserve">nggi tercermin dari konsep fashion. Bahkan fashion telah menjelma menjadi identitas bagi setiap muslim didunia tanpa disadari menjadi </w:t>
      </w:r>
      <w:r>
        <w:rPr>
          <w:rFonts w:ascii="Times New Roman" w:hAnsi="Times New Roman" w:cs="Times New Roman"/>
          <w:i/>
          <w:sz w:val="24"/>
          <w:szCs w:val="24"/>
        </w:rPr>
        <w:t>bargading position</w:t>
      </w:r>
      <w:r>
        <w:rPr>
          <w:rFonts w:ascii="Times New Roman" w:hAnsi="Times New Roman" w:cs="Times New Roman"/>
          <w:sz w:val="24"/>
          <w:szCs w:val="24"/>
        </w:rPr>
        <w:t xml:space="preserve"> umat islam.</w:t>
      </w:r>
    </w:p>
    <w:p w14:paraId="1529E258"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usana muslimah yang digunakan oleh muslim dan muslimah di Indonesia mengalami perkembangan</w:t>
      </w:r>
      <w:r>
        <w:rPr>
          <w:rFonts w:ascii="Times New Roman" w:hAnsi="Times New Roman" w:cs="Times New Roman"/>
          <w:sz w:val="24"/>
          <w:szCs w:val="24"/>
        </w:rPr>
        <w:t xml:space="preserve"> sesuai dengan arus moderminasi. Berbagai macam model busana muslimah dapat dengan mudah ditemukan melalui kecanggihan teknologi. </w:t>
      </w:r>
      <w:r>
        <w:rPr>
          <w:rFonts w:ascii="Times New Roman" w:hAnsi="Times New Roman" w:cs="Times New Roman"/>
          <w:i/>
          <w:sz w:val="24"/>
          <w:szCs w:val="24"/>
        </w:rPr>
        <w:t xml:space="preserve">Fashion </w:t>
      </w:r>
      <w:r>
        <w:rPr>
          <w:rFonts w:ascii="Times New Roman" w:hAnsi="Times New Roman" w:cs="Times New Roman"/>
          <w:sz w:val="24"/>
          <w:szCs w:val="24"/>
        </w:rPr>
        <w:t xml:space="preserve">di zaman yang modern ini sangat banyak sekali modelnya dengan berbagai </w:t>
      </w:r>
      <w:r>
        <w:rPr>
          <w:rFonts w:ascii="Times New Roman" w:hAnsi="Times New Roman" w:cs="Times New Roman"/>
          <w:i/>
          <w:sz w:val="24"/>
          <w:szCs w:val="24"/>
        </w:rPr>
        <w:t xml:space="preserve">trend-trend </w:t>
      </w:r>
      <w:r>
        <w:rPr>
          <w:rFonts w:ascii="Times New Roman" w:hAnsi="Times New Roman" w:cs="Times New Roman"/>
          <w:sz w:val="24"/>
          <w:szCs w:val="24"/>
        </w:rPr>
        <w:t xml:space="preserve">yang sangat beragam. </w:t>
      </w:r>
      <w:r>
        <w:rPr>
          <w:rFonts w:ascii="Times New Roman" w:hAnsi="Times New Roman" w:cs="Times New Roman"/>
          <w:i/>
          <w:sz w:val="24"/>
          <w:szCs w:val="24"/>
        </w:rPr>
        <w:t xml:space="preserve">Fashion </w:t>
      </w:r>
      <w:r>
        <w:rPr>
          <w:rFonts w:ascii="Times New Roman" w:hAnsi="Times New Roman" w:cs="Times New Roman"/>
          <w:sz w:val="24"/>
          <w:szCs w:val="24"/>
        </w:rPr>
        <w:t>yang b</w:t>
      </w:r>
      <w:r>
        <w:rPr>
          <w:rFonts w:ascii="Times New Roman" w:hAnsi="Times New Roman" w:cs="Times New Roman"/>
          <w:sz w:val="24"/>
          <w:szCs w:val="24"/>
        </w:rPr>
        <w:t xml:space="preserve">erkembang di Nusantara tidak terlepas dari campuran tangan arus modernisasi yang terus berkembang hingga sekarang. </w:t>
      </w:r>
    </w:p>
    <w:p w14:paraId="02DD131A"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usana, pada mulanya hanya berfungsi sebagai penutup tubuh, melindungi diri dari cuaca, sinar matahari dan angina. Maka dapat dimengerti mod</w:t>
      </w:r>
      <w:r>
        <w:rPr>
          <w:rFonts w:ascii="Times New Roman" w:hAnsi="Times New Roman" w:cs="Times New Roman"/>
          <w:sz w:val="24"/>
          <w:szCs w:val="24"/>
        </w:rPr>
        <w:t>elnya pun cukup sederhana sesuai dengan kriteria tertentu, orang yang tinggal di daerah pegunungan yang dingin akan cenderung memilih busana untuk melindungi diri dari dinginya cuaca, salju bahkan angin. Sedangkan orang yang tinggal di daerah panas, busana</w:t>
      </w:r>
      <w:r>
        <w:rPr>
          <w:rFonts w:ascii="Times New Roman" w:hAnsi="Times New Roman" w:cs="Times New Roman"/>
          <w:sz w:val="24"/>
          <w:szCs w:val="24"/>
        </w:rPr>
        <w:t xml:space="preserve"> yang digunakan lebih minimalis, yang dapat memberikan kesejukan.  </w:t>
      </w:r>
    </w:p>
    <w:p w14:paraId="76328AB5"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Kemajuan dalam hal teknologi juga memberikan dampak serius pada kaum perempuan. Individu-individu muslimah juga turut dipaksa untuk mengikuti </w:t>
      </w:r>
      <w:r>
        <w:rPr>
          <w:rFonts w:ascii="Times New Roman" w:hAnsi="Times New Roman" w:cs="Times New Roman"/>
          <w:i/>
          <w:sz w:val="24"/>
          <w:szCs w:val="24"/>
        </w:rPr>
        <w:t xml:space="preserve">trend fashion </w:t>
      </w:r>
      <w:r>
        <w:rPr>
          <w:rFonts w:ascii="Times New Roman" w:hAnsi="Times New Roman" w:cs="Times New Roman"/>
          <w:sz w:val="24"/>
          <w:szCs w:val="24"/>
        </w:rPr>
        <w:t xml:space="preserve">(melalui iklan, </w:t>
      </w:r>
      <w:r>
        <w:rPr>
          <w:rFonts w:ascii="Times New Roman" w:hAnsi="Times New Roman" w:cs="Times New Roman"/>
          <w:sz w:val="24"/>
          <w:szCs w:val="24"/>
        </w:rPr>
        <w:lastRenderedPageBreak/>
        <w:t xml:space="preserve">surat kabar dan berbagai macam bentuk publikasi) yang selalu </w:t>
      </w:r>
      <w:r>
        <w:rPr>
          <w:rFonts w:ascii="Times New Roman" w:hAnsi="Times New Roman" w:cs="Times New Roman"/>
          <w:i/>
          <w:sz w:val="24"/>
          <w:szCs w:val="24"/>
        </w:rPr>
        <w:t xml:space="preserve">menginventasi </w:t>
      </w:r>
      <w:r>
        <w:rPr>
          <w:rFonts w:ascii="Times New Roman" w:hAnsi="Times New Roman" w:cs="Times New Roman"/>
          <w:sz w:val="24"/>
          <w:szCs w:val="24"/>
        </w:rPr>
        <w:t xml:space="preserve">(tindakan campur tangan) kehidupan masyarakat. </w:t>
      </w:r>
      <w:r>
        <w:rPr>
          <w:rFonts w:ascii="Times New Roman" w:hAnsi="Times New Roman" w:cs="Times New Roman"/>
          <w:i/>
          <w:sz w:val="24"/>
          <w:szCs w:val="24"/>
        </w:rPr>
        <w:t xml:space="preserve">Trend </w:t>
      </w:r>
      <w:r>
        <w:rPr>
          <w:rFonts w:ascii="Times New Roman" w:hAnsi="Times New Roman" w:cs="Times New Roman"/>
          <w:sz w:val="24"/>
          <w:szCs w:val="24"/>
        </w:rPr>
        <w:t xml:space="preserve">yang diartikan sebagai “kecenderungan” sebagai </w:t>
      </w:r>
      <w:r>
        <w:rPr>
          <w:rFonts w:ascii="Times New Roman" w:hAnsi="Times New Roman" w:cs="Times New Roman"/>
          <w:i/>
          <w:sz w:val="24"/>
          <w:szCs w:val="24"/>
        </w:rPr>
        <w:t xml:space="preserve">fashion </w:t>
      </w:r>
      <w:r>
        <w:rPr>
          <w:rFonts w:ascii="Times New Roman" w:hAnsi="Times New Roman" w:cs="Times New Roman"/>
          <w:sz w:val="24"/>
          <w:szCs w:val="24"/>
        </w:rPr>
        <w:t xml:space="preserve">adalah “ragam(cara, bentuk)” yang baru pada suatu waktu tertentu sebagai </w:t>
      </w:r>
      <w:r>
        <w:rPr>
          <w:rFonts w:ascii="Times New Roman" w:hAnsi="Times New Roman" w:cs="Times New Roman"/>
          <w:i/>
          <w:sz w:val="24"/>
          <w:szCs w:val="24"/>
        </w:rPr>
        <w:t xml:space="preserve">trend fashion </w:t>
      </w:r>
      <w:r>
        <w:rPr>
          <w:rFonts w:ascii="Times New Roman" w:hAnsi="Times New Roman" w:cs="Times New Roman"/>
          <w:sz w:val="24"/>
          <w:szCs w:val="24"/>
        </w:rPr>
        <w:t xml:space="preserve">dapat diartikan sebagai sesuatu yang dapat diikuti oleh banyak orang dan menjadi panutan kemudian berkembang sesuai zamanya. </w:t>
      </w:r>
      <w:r>
        <w:rPr>
          <w:rStyle w:val="FootnoteReference"/>
          <w:rFonts w:ascii="Times New Roman" w:hAnsi="Times New Roman" w:cs="Times New Roman"/>
          <w:sz w:val="24"/>
          <w:szCs w:val="24"/>
        </w:rPr>
        <w:footnoteReference w:id="2"/>
      </w:r>
    </w:p>
    <w:p w14:paraId="0C003FCA"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Indonesia merupakan Negara yang mayoritas penduduknya adalah muslim. Meskipun muslim menjadi mayoritas, Indonesia </w:t>
      </w:r>
      <w:r>
        <w:rPr>
          <w:rFonts w:ascii="Times New Roman" w:hAnsi="Times New Roman" w:cs="Times New Roman"/>
          <w:sz w:val="24"/>
          <w:szCs w:val="24"/>
        </w:rPr>
        <w:t>bukan Negara yang berasakan Islam, sebagai seorang muslim tentu harus memperhatikan cara berpakaian yang berkaitan dengan nilai agama, salah satu hal yang sering menjadi pusat perhatian adalah cara menggunakan jilbab, namun tidak hanya menjadi salah satu p</w:t>
      </w:r>
      <w:r>
        <w:rPr>
          <w:rFonts w:ascii="Times New Roman" w:hAnsi="Times New Roman" w:cs="Times New Roman"/>
          <w:sz w:val="24"/>
          <w:szCs w:val="24"/>
        </w:rPr>
        <w:t xml:space="preserve">usat perhatian, namun juga pada busana atau </w:t>
      </w:r>
      <w:r>
        <w:rPr>
          <w:rFonts w:ascii="Times New Roman" w:hAnsi="Times New Roman" w:cs="Times New Roman"/>
          <w:i/>
          <w:sz w:val="24"/>
          <w:szCs w:val="24"/>
        </w:rPr>
        <w:t>fashion.</w:t>
      </w:r>
      <w:r>
        <w:rPr>
          <w:rFonts w:ascii="Times New Roman" w:hAnsi="Times New Roman" w:cs="Times New Roman"/>
          <w:sz w:val="24"/>
          <w:szCs w:val="24"/>
        </w:rPr>
        <w:t xml:space="preserve"> Gaya hidup dan fashion telah menjadi bagian yang tidak terpisahkan dari masyarakat modern.  Itu bukan dilihat dari covernya tapi esensinya.</w:t>
      </w:r>
    </w:p>
    <w:p w14:paraId="009BE082"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Globalisasi industri media dan ekonomi adalah faktor yang mem</w:t>
      </w:r>
      <w:r>
        <w:rPr>
          <w:rFonts w:ascii="Times New Roman" w:hAnsi="Times New Roman" w:cs="Times New Roman"/>
          <w:sz w:val="24"/>
          <w:szCs w:val="24"/>
        </w:rPr>
        <w:t xml:space="preserve">bentuk kondisi. Saat ini, industri baru, seperti mall, fashion, real estate, industri hiburan, industri makanan dll, terus berkembang. Itu diikuti oleh pertumbuhan dari gaya hidup sebagai acuan bagi masyarakat yang dianggap baik atau buruk, sampai tanggal </w:t>
      </w:r>
      <w:r>
        <w:rPr>
          <w:rFonts w:ascii="Times New Roman" w:hAnsi="Times New Roman" w:cs="Times New Roman"/>
          <w:sz w:val="24"/>
          <w:szCs w:val="24"/>
        </w:rPr>
        <w:t>atau kedaluwarsa.  Kapitalisme tidak hanya mempengaruhi perempuan tetapi juga laki-laki. Ini juga memiliki penaklukan agama dan dilakukan komodifikasi simbol-simbol agama.</w:t>
      </w:r>
    </w:p>
    <w:p w14:paraId="77009093"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elitian ini kami lakukan dengan metode pendekatan sosiologi dan didukung oleh lit</w:t>
      </w:r>
      <w:r>
        <w:rPr>
          <w:rFonts w:ascii="Times New Roman" w:hAnsi="Times New Roman" w:cs="Times New Roman"/>
          <w:sz w:val="24"/>
          <w:szCs w:val="24"/>
        </w:rPr>
        <w:t>erature-literatur yang ada</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Tujuan dari </w:t>
      </w:r>
      <w:r>
        <w:rPr>
          <w:rFonts w:ascii="Times New Roman" w:hAnsi="Times New Roman" w:cs="Times New Roman"/>
          <w:sz w:val="24"/>
          <w:szCs w:val="24"/>
        </w:rPr>
        <w:t xml:space="preserve">penelitian </w:t>
      </w:r>
      <w:r>
        <w:rPr>
          <w:rFonts w:ascii="Times New Roman" w:hAnsi="Times New Roman" w:cs="Times New Roman"/>
          <w:sz w:val="24"/>
          <w:szCs w:val="24"/>
          <w:lang w:val="id-ID"/>
        </w:rPr>
        <w:t>ini agar kita mengetahui perbedaan gaya hidup dan fashion jaman dahulu dan sekarang, karena gaya h</w:t>
      </w:r>
      <w:r>
        <w:rPr>
          <w:rFonts w:ascii="Times New Roman" w:hAnsi="Times New Roman" w:cs="Times New Roman"/>
          <w:sz w:val="24"/>
          <w:szCs w:val="24"/>
        </w:rPr>
        <w:t>i</w:t>
      </w:r>
      <w:r>
        <w:rPr>
          <w:rFonts w:ascii="Times New Roman" w:hAnsi="Times New Roman" w:cs="Times New Roman"/>
          <w:sz w:val="24"/>
          <w:szCs w:val="24"/>
          <w:lang w:val="id-ID"/>
        </w:rPr>
        <w:t xml:space="preserve">dup dan fashion </w:t>
      </w:r>
      <w:r>
        <w:rPr>
          <w:rFonts w:ascii="Times New Roman" w:hAnsi="Times New Roman" w:cs="Times New Roman"/>
          <w:sz w:val="24"/>
          <w:szCs w:val="24"/>
        </w:rPr>
        <w:t>jaman dahulu dan sekarang sangat berbeda seiring berkembangnya zaman dan gaya hidup dan fa</w:t>
      </w:r>
      <w:r>
        <w:rPr>
          <w:rFonts w:ascii="Times New Roman" w:hAnsi="Times New Roman" w:cs="Times New Roman"/>
          <w:sz w:val="24"/>
          <w:szCs w:val="24"/>
        </w:rPr>
        <w:t xml:space="preserve">shion </w:t>
      </w:r>
      <w:r>
        <w:rPr>
          <w:rFonts w:ascii="Times New Roman" w:hAnsi="Times New Roman" w:cs="Times New Roman"/>
          <w:sz w:val="24"/>
          <w:szCs w:val="24"/>
          <w:lang w:val="id-ID"/>
        </w:rPr>
        <w:t>telah menjadi bagian yang tidak dapat terpisahkan dari masyarakat modern.</w:t>
      </w:r>
      <w:r>
        <w:rPr>
          <w:rFonts w:ascii="Times New Roman" w:hAnsi="Times New Roman" w:cs="Times New Roman"/>
          <w:sz w:val="24"/>
          <w:szCs w:val="24"/>
        </w:rPr>
        <w:t xml:space="preserve"> Sehingga kami melakukan penelitian ini agar mengetahui perbedaan tersebut.</w:t>
      </w:r>
    </w:p>
    <w:p w14:paraId="07CBA7E1" w14:textId="77777777" w:rsidR="001C00FF" w:rsidRDefault="00B01B94" w:rsidP="001C00FF">
      <w:pPr>
        <w:spacing w:line="360" w:lineRule="auto"/>
        <w:jc w:val="both"/>
        <w:rPr>
          <w:rFonts w:ascii="Times New Roman" w:hAnsi="Times New Roman" w:cs="Times New Roman"/>
          <w:b/>
          <w:sz w:val="24"/>
          <w:szCs w:val="24"/>
        </w:rPr>
      </w:pPr>
      <w:r>
        <w:rPr>
          <w:rFonts w:ascii="Times New Roman" w:hAnsi="Times New Roman" w:cs="Times New Roman"/>
          <w:b/>
          <w:sz w:val="24"/>
          <w:szCs w:val="24"/>
        </w:rPr>
        <w:t>Pembahasan</w:t>
      </w:r>
    </w:p>
    <w:p w14:paraId="54F9E94F" w14:textId="0A7A1030" w:rsidR="0018075D" w:rsidRPr="001C00FF" w:rsidRDefault="0018075D" w:rsidP="001C00FF">
      <w:pPr>
        <w:spacing w:line="360" w:lineRule="auto"/>
        <w:jc w:val="both"/>
        <w:rPr>
          <w:rFonts w:ascii="Times New Roman" w:hAnsi="Times New Roman" w:cs="Times New Roman"/>
          <w:b/>
          <w:sz w:val="24"/>
          <w:szCs w:val="24"/>
        </w:rPr>
      </w:pPr>
      <w:r>
        <w:rPr>
          <w:rFonts w:ascii="Times New Roman" w:hAnsi="Times New Roman" w:cs="Times New Roman"/>
          <w:b/>
          <w:sz w:val="24"/>
          <w:szCs w:val="24"/>
          <w:lang w:val="id-ID"/>
        </w:rPr>
        <w:t>Fashion Dalam Islam</w:t>
      </w:r>
    </w:p>
    <w:p w14:paraId="6FCBDF14"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Trend menurut kamus besar bahasa Indonesia adalah bentuk nominal yang berartikan ragam car</w:t>
      </w:r>
      <w:r>
        <w:rPr>
          <w:rFonts w:ascii="Times New Roman" w:hAnsi="Times New Roman" w:cs="Times New Roman"/>
          <w:sz w:val="24"/>
          <w:szCs w:val="24"/>
        </w:rPr>
        <w:t>a atau bentuk terbaru pada suatu waktu tertentu (pakaian, gaya rambut, corak hiasan, serta penggunaan jilbab dan lain sebagainya). Dalam bahasa Inggris trend merupakan kata yang sudah tidak asing ditelinga kita, selain mendengar mungkin diantara kita perna</w:t>
      </w:r>
      <w:r>
        <w:rPr>
          <w:rFonts w:ascii="Times New Roman" w:hAnsi="Times New Roman" w:cs="Times New Roman"/>
          <w:sz w:val="24"/>
          <w:szCs w:val="24"/>
        </w:rPr>
        <w:t xml:space="preserve">h atau bahkan sering mengucapkan kata trend. Trend adalah segala sesuatu yang saat ini sedang di bicarakan, diperhatikan, dikenakan atau dimanfaatkan oleh banyak masyarakat pada saat tertentu. </w:t>
      </w:r>
    </w:p>
    <w:p w14:paraId="7B3A0636"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rend adalah segala sesuatu yang di dengar, dilihat atau bahka</w:t>
      </w:r>
      <w:r>
        <w:rPr>
          <w:rFonts w:ascii="Times New Roman" w:hAnsi="Times New Roman" w:cs="Times New Roman"/>
          <w:sz w:val="24"/>
          <w:szCs w:val="24"/>
        </w:rPr>
        <w:t>n dikenakan oleh mayoritas masyarakat pada waktu tertentu.</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Dari definisi ini maka dapat kita uraikan terlihat seperti </w:t>
      </w:r>
      <w:r>
        <w:rPr>
          <w:rFonts w:ascii="Times New Roman" w:hAnsi="Times New Roman" w:cs="Times New Roman"/>
          <w:i/>
          <w:sz w:val="24"/>
          <w:szCs w:val="24"/>
        </w:rPr>
        <w:t xml:space="preserve">Pertama, </w:t>
      </w:r>
      <w:r>
        <w:rPr>
          <w:rFonts w:ascii="Times New Roman" w:hAnsi="Times New Roman" w:cs="Times New Roman"/>
          <w:sz w:val="24"/>
          <w:szCs w:val="24"/>
        </w:rPr>
        <w:t xml:space="preserve">Trend adalah segala sesuatu, dalam hal ini trend tidak hanya terbatas pada objek atau benda tertentu. Jadi trend akan bisa </w:t>
      </w:r>
      <w:r>
        <w:rPr>
          <w:rFonts w:ascii="Times New Roman" w:hAnsi="Times New Roman" w:cs="Times New Roman"/>
          <w:sz w:val="24"/>
          <w:szCs w:val="24"/>
        </w:rPr>
        <w:t>terjadi pada semua hal. Misalnya rambut akan terjadi trend rambut, misalnya fashion maka akan terjadi trend fashion, handphone maka akan terjadi trend handpone, dan lain-lain sebagainya.</w:t>
      </w:r>
    </w:p>
    <w:p w14:paraId="7C0D40DF"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Kedua, </w:t>
      </w:r>
      <w:r>
        <w:rPr>
          <w:rFonts w:ascii="Times New Roman" w:hAnsi="Times New Roman" w:cs="Times New Roman"/>
          <w:sz w:val="24"/>
          <w:szCs w:val="24"/>
        </w:rPr>
        <w:t>Trend adalah hal yang sedang di bicarakan, disukai, dan bahkan</w:t>
      </w:r>
      <w:r>
        <w:rPr>
          <w:rFonts w:ascii="Times New Roman" w:hAnsi="Times New Roman" w:cs="Times New Roman"/>
          <w:sz w:val="24"/>
          <w:szCs w:val="24"/>
        </w:rPr>
        <w:t xml:space="preserve"> digunakan, dalam hal ini segala sesuatu (objek atau benda)  akan sering di bicarakan, disukai atau bahkan digunakan. Misalkan trend fashion, dalam hal ini akan mengarah pada baju yang banyak dikenakan oleh orang, produk handpone yang banyak disukai atau b</w:t>
      </w:r>
      <w:r>
        <w:rPr>
          <w:rFonts w:ascii="Times New Roman" w:hAnsi="Times New Roman" w:cs="Times New Roman"/>
          <w:sz w:val="24"/>
          <w:szCs w:val="24"/>
        </w:rPr>
        <w:t>ahkan banyak digunakan oleh banyak orang.</w:t>
      </w:r>
    </w:p>
    <w:p w14:paraId="237EA393"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Ketiga, </w:t>
      </w:r>
      <w:r>
        <w:rPr>
          <w:rFonts w:ascii="Times New Roman" w:hAnsi="Times New Roman" w:cs="Times New Roman"/>
          <w:sz w:val="24"/>
          <w:szCs w:val="24"/>
        </w:rPr>
        <w:t>Trend adalah sesuatu yang disukai oleh sebagian masyarakat. Dalam hal ini (objek atau benda) merupakan hal yang banyak dibicarakan, disukai, atau bahkan digunakan oleh masyarakat. Jadi sesuatu menjadi trend</w:t>
      </w:r>
      <w:r>
        <w:rPr>
          <w:rFonts w:ascii="Times New Roman" w:hAnsi="Times New Roman" w:cs="Times New Roman"/>
          <w:sz w:val="24"/>
          <w:szCs w:val="24"/>
        </w:rPr>
        <w:t xml:space="preserve"> akan bisa terdeteksi manakala kita melihat sesuatu tersebut yang sering kita dengar, kita melihat banyak disukai dan digunakan oleh orang. Misalkan handpone android, dimana kita akan sering mendengar kata android saat dalam kehidupan sehari-hari, atau bah</w:t>
      </w:r>
      <w:r>
        <w:rPr>
          <w:rFonts w:ascii="Times New Roman" w:hAnsi="Times New Roman" w:cs="Times New Roman"/>
          <w:sz w:val="24"/>
          <w:szCs w:val="24"/>
        </w:rPr>
        <w:t>kan kita melihat sebagian besar orang sedang membawa atau memiliki handpone android.</w:t>
      </w:r>
    </w:p>
    <w:p w14:paraId="4C55FBEB"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Dalam hal ini, tanda-tanda suatu objek sedang menjadi trend adalah jika disaat tersebut menjadi pusat pembicaraan, pusat perhatian dan sering sekali digunakan. Dan trend i</w:t>
      </w:r>
      <w:r>
        <w:rPr>
          <w:rFonts w:ascii="Times New Roman" w:hAnsi="Times New Roman" w:cs="Times New Roman"/>
          <w:sz w:val="24"/>
          <w:szCs w:val="24"/>
        </w:rPr>
        <w:t xml:space="preserve">ni terjadi </w:t>
      </w:r>
      <w:r>
        <w:rPr>
          <w:rFonts w:ascii="Times New Roman" w:hAnsi="Times New Roman" w:cs="Times New Roman"/>
          <w:sz w:val="24"/>
          <w:szCs w:val="24"/>
        </w:rPr>
        <w:lastRenderedPageBreak/>
        <w:t>pada saat tertentu saja, karena trend mempunyai masa atau umur dimayarakat. Jadi secara garis besar trend adalah objek yang sedang menjadi pusat perhatian di masyarakat pada saat tertentu. Jika kita kaitkan dengan fashion atau busana. Trend adal</w:t>
      </w:r>
      <w:r>
        <w:rPr>
          <w:rFonts w:ascii="Times New Roman" w:hAnsi="Times New Roman" w:cs="Times New Roman"/>
          <w:sz w:val="24"/>
          <w:szCs w:val="24"/>
        </w:rPr>
        <w:t>ah busana yang sedang digemari oleh sebagian besar masyarakat pada periode waktu tertentu.</w:t>
      </w:r>
    </w:p>
    <w:p w14:paraId="19AE4515"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Fashion telah menjadi bagian penting dari gaya, trend dan penampilan keseharian masyarakat. Menurut Soekanto, fashion memiliki arti suatu mode yang hidupnya tidak la</w:t>
      </w:r>
      <w:r>
        <w:rPr>
          <w:rFonts w:ascii="Times New Roman" w:hAnsi="Times New Roman" w:cs="Times New Roman"/>
          <w:sz w:val="24"/>
          <w:szCs w:val="24"/>
        </w:rPr>
        <w:t>ma, yang mungkin menyangkut gaya bahasa, perilaku, hobi terhadap model pakaian tertentu. Pengertian yang sama juga dikatakan oleh Lypovettsky, Fashion merupakan bentuk perubahan yang bercirikan oleh rintikan waktu yang cepat, sehingga fashion merupakan kek</w:t>
      </w:r>
      <w:r>
        <w:rPr>
          <w:rFonts w:ascii="Times New Roman" w:hAnsi="Times New Roman" w:cs="Times New Roman"/>
          <w:sz w:val="24"/>
          <w:szCs w:val="24"/>
        </w:rPr>
        <w:t xml:space="preserve">uatan dari individualitas dengan mengizinkan seseorang untuk mengekspresikan dirinya dalam berbusana. </w:t>
      </w:r>
    </w:p>
    <w:p w14:paraId="4D9D00E2"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Ilmuan lain juga ada yang mengatakan yaitu Polhemus dan Procter bahwa fashion digunakan sebagai sinonim atau persamaan dari istilah dandanan, busana dan </w:t>
      </w:r>
      <w:r>
        <w:rPr>
          <w:rFonts w:ascii="Times New Roman" w:hAnsi="Times New Roman" w:cs="Times New Roman"/>
          <w:sz w:val="24"/>
          <w:szCs w:val="24"/>
        </w:rPr>
        <w:t xml:space="preserve">gaya di dalam masyarakat. </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Fashion merupakan isu penting yang mencirikan pengalaman hidup sosial. Oleh karena itu, fashion memiliki beberapa fungsi. Salah satunya adalah sebagai sarana komunikasi, fashion bisa menyampaikan pesan artifaktual yang bersifat</w:t>
      </w:r>
      <w:r>
        <w:rPr>
          <w:rFonts w:ascii="Times New Roman" w:hAnsi="Times New Roman" w:cs="Times New Roman"/>
          <w:sz w:val="24"/>
          <w:szCs w:val="24"/>
        </w:rPr>
        <w:t xml:space="preserve"> non-verbal. Fashion bisa merefleksikan, meneguhkan, mengekpresikan suasana hati seseorang. Fashion memiliki suatu fungsi kesopanan (modesty function) dan daya tarik. </w:t>
      </w:r>
    </w:p>
    <w:p w14:paraId="1B37B82B"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bagai fenomena budaya, fashion sesungguhnya bisa berucap banyak tentang identitas pema</w:t>
      </w:r>
      <w:r>
        <w:rPr>
          <w:rFonts w:ascii="Times New Roman" w:hAnsi="Times New Roman" w:cs="Times New Roman"/>
          <w:sz w:val="24"/>
          <w:szCs w:val="24"/>
        </w:rPr>
        <w:t>kainya. Fashion juga dapat digunakan untuk menunjukkan nilai sosial dan status, karena orang bisa membuat kesimpulan tentang siapa anda, kelompok sosial mana anda, melalui medium fashion. Banyaknya masyarakat yang gemar mengenakan busana muslim pada setiap</w:t>
      </w:r>
      <w:r>
        <w:rPr>
          <w:rFonts w:ascii="Times New Roman" w:hAnsi="Times New Roman" w:cs="Times New Roman"/>
          <w:sz w:val="24"/>
          <w:szCs w:val="24"/>
        </w:rPr>
        <w:t xml:space="preserve"> aktivitasnya sehari-hari menjadikan busana muslim sebagai fashion dan lifestyle (gaya hidup), dan juga banyak masyarakat yang menggunakan busana biasa. </w:t>
      </w:r>
    </w:p>
    <w:p w14:paraId="43A109D6"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Menurut Thomas Karlyle pakaian adalah pakaian adalah lambang jiwa.</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Pakaian tidak dapat dipishkan dar</w:t>
      </w:r>
      <w:r>
        <w:rPr>
          <w:rFonts w:ascii="Times New Roman" w:hAnsi="Times New Roman" w:cs="Times New Roman"/>
          <w:sz w:val="24"/>
          <w:szCs w:val="24"/>
        </w:rPr>
        <w:t xml:space="preserve">i perkembangan sejarah kehidupan dan budaya manusia. Dengan kata lain Fashion dapat diartikan sebagai kulit segi sosial yang mengandung pesan dan juga cara hidup individu maupun komunitas tertentu yang menjadi bagian dari kultur sosial. Disamping itu, </w:t>
      </w:r>
      <w:r>
        <w:rPr>
          <w:rFonts w:ascii="Times New Roman" w:hAnsi="Times New Roman" w:cs="Times New Roman"/>
          <w:sz w:val="24"/>
          <w:szCs w:val="24"/>
        </w:rPr>
        <w:lastRenderedPageBreak/>
        <w:t>fash</w:t>
      </w:r>
      <w:r>
        <w:rPr>
          <w:rFonts w:ascii="Times New Roman" w:hAnsi="Times New Roman" w:cs="Times New Roman"/>
          <w:sz w:val="24"/>
          <w:szCs w:val="24"/>
        </w:rPr>
        <w:t>ion juga bisa menunjukkan identitas dari pakaianya. Oleh karena itu, wajar jika banyak kalangan yang menjadi sangat peduli dengan mood yang mereka kenakan.</w:t>
      </w:r>
    </w:p>
    <w:p w14:paraId="140323C5"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arnard memberikan perbedaan antara fashion dan gaya. Jika gaya menyangkut pengertian seseorang tent</w:t>
      </w:r>
      <w:r>
        <w:rPr>
          <w:rFonts w:ascii="Times New Roman" w:hAnsi="Times New Roman" w:cs="Times New Roman"/>
          <w:sz w:val="24"/>
          <w:szCs w:val="24"/>
        </w:rPr>
        <w:t>ang kepribadian dirinya dan kemudian menggunakan busana yang cocok sesuai selera. Sedangkan fashion adalah perkembangan trend yang terus berubah mengikuti masa. Seorang yang mengikuti trend fashion belum tentu mampu mengaplikasikan trend tersebut ke diriny</w:t>
      </w:r>
      <w:r>
        <w:rPr>
          <w:rFonts w:ascii="Times New Roman" w:hAnsi="Times New Roman" w:cs="Times New Roman"/>
          <w:sz w:val="24"/>
          <w:szCs w:val="24"/>
        </w:rPr>
        <w:t xml:space="preserve">a, sehingga gaya nya dapat menjadi kurang cocok. Namun orang yang mengerti gaya dirinya sendiri, dipastikan mampu menyesuaikan fashion sesuai kebutuhan dan kenyamanan dirinya. </w:t>
      </w:r>
    </w:p>
    <w:p w14:paraId="57800BEA"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rend Fashion yaitu cara berpakaian yang baru, up to date dan </w:t>
      </w:r>
      <w:r>
        <w:rPr>
          <w:rFonts w:ascii="Times New Roman" w:hAnsi="Times New Roman" w:cs="Times New Roman"/>
          <w:sz w:val="24"/>
          <w:szCs w:val="24"/>
        </w:rPr>
        <w:t>mengikuti perkembangan zaman. trend fashion juga merupakan gaya hidup seseorang yang diaplikasikan dalam cara seseorang dalam mengenakan pakaian, aksesoris, atau bahkan dalam bentuk model rambut hingga make up. Saat ini, perkembangan fashion di Indonesia s</w:t>
      </w:r>
      <w:r>
        <w:rPr>
          <w:rFonts w:ascii="Times New Roman" w:hAnsi="Times New Roman" w:cs="Times New Roman"/>
          <w:sz w:val="24"/>
          <w:szCs w:val="24"/>
        </w:rPr>
        <w:t>udah sangat pesat, yang diikuti dengan trend yang silih berganti. Dan banyak perbedaan fashion zaman dahulu dan fashion zaman sekarang.</w:t>
      </w:r>
    </w:p>
    <w:p w14:paraId="6655F78F"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mpak perkembangan fashion tersebut tentu saja membuat masyarakat mau tidak mau mengikuti trend yang ada. Bahkan bukan </w:t>
      </w:r>
      <w:r>
        <w:rPr>
          <w:rFonts w:ascii="Times New Roman" w:hAnsi="Times New Roman" w:cs="Times New Roman"/>
          <w:sz w:val="24"/>
          <w:szCs w:val="24"/>
        </w:rPr>
        <w:t>hanya sekedar mengikuti tetapi sudah menjadi suatu kebutuhan bagi masyarakat modern saat ini untuk tampil trendy dan stylish. Dengan perkembangan media baik cetak, elektronik hingga internet yang berperan sebagai pemberi informasi kepada masyarakat turut m</w:t>
      </w:r>
      <w:r>
        <w:rPr>
          <w:rFonts w:ascii="Times New Roman" w:hAnsi="Times New Roman" w:cs="Times New Roman"/>
          <w:sz w:val="24"/>
          <w:szCs w:val="24"/>
        </w:rPr>
        <w:t>empengaruhi masyarakat dalam mengikuti trend, selain dari faktor permintaan masyarakat yang telah menjadikan fashion sebagai suatu kebutuhan.</w:t>
      </w:r>
    </w:p>
    <w:p w14:paraId="0B0703D7"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l Qur’an menyebutkan, pakaian terdiri dari empat fungsi yaitu : menutup aurat, perhiasan, perlindungan, dan pembe</w:t>
      </w:r>
      <w:r>
        <w:rPr>
          <w:rFonts w:ascii="Times New Roman" w:hAnsi="Times New Roman" w:cs="Times New Roman"/>
          <w:sz w:val="24"/>
          <w:szCs w:val="24"/>
        </w:rPr>
        <w:t>da identitas. Dari keempat fungsi tersebut, al Qur’an menjelaskan pada poin ketiga yaitu fungsi pakaian sebagai pelindung yang dijelaskan dalam arti ayat al Qur’an sebagai berikut :</w:t>
      </w:r>
    </w:p>
    <w:p w14:paraId="272B0F3F" w14:textId="77777777" w:rsidR="00A62B0B" w:rsidRDefault="00B01B94">
      <w:pPr>
        <w:spacing w:line="360" w:lineRule="auto"/>
        <w:ind w:left="360"/>
        <w:jc w:val="both"/>
        <w:rPr>
          <w:rFonts w:ascii="Times New Roman" w:hAnsi="Times New Roman" w:cs="Times New Roman"/>
          <w:i/>
          <w:sz w:val="24"/>
          <w:szCs w:val="24"/>
        </w:rPr>
      </w:pPr>
      <w:r>
        <w:rPr>
          <w:rFonts w:ascii="Times New Roman" w:hAnsi="Times New Roman" w:cs="Times New Roman"/>
          <w:i/>
          <w:sz w:val="24"/>
          <w:szCs w:val="24"/>
        </w:rPr>
        <w:t>“Wahai anak cucu adam,sesungguhnya kami telah menyediakan pakaian untuk me</w:t>
      </w:r>
      <w:r>
        <w:rPr>
          <w:rFonts w:ascii="Times New Roman" w:hAnsi="Times New Roman" w:cs="Times New Roman"/>
          <w:i/>
          <w:sz w:val="24"/>
          <w:szCs w:val="24"/>
        </w:rPr>
        <w:t>nutupi auratmu dan untuk perhiasan bagimu. Tetapi pakaian taqwa, itulah yang lebih baik. demikianlah sebagian tanda tanda kekuasaan Allah, mudah-mudahan mereka ingat.” (Qs. Al A’raf : 26)</w:t>
      </w:r>
    </w:p>
    <w:p w14:paraId="54CC2316" w14:textId="16BCEE8C" w:rsidR="0018075D" w:rsidRPr="0018075D" w:rsidRDefault="0018075D" w:rsidP="001C00FF">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Fungsi Fashion Dalam Islam</w:t>
      </w:r>
    </w:p>
    <w:p w14:paraId="39F4A9F2" w14:textId="73EFE25E"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Fungsi pakaian secara fisik dan nonfisik sangat berperan penting. se</w:t>
      </w:r>
      <w:r>
        <w:rPr>
          <w:rFonts w:ascii="Times New Roman" w:hAnsi="Times New Roman" w:cs="Times New Roman"/>
          <w:sz w:val="24"/>
          <w:szCs w:val="24"/>
        </w:rPr>
        <w:t>cara non fisik, pakaian dapat mencerminkan perilaku seseorang yang memakainya.</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Dengan pakaian yang sopan misalnya, akan mendorong seseorang serta mendatangi tempat-tempat terhormat dan begitupun sebaliknya pakaian yang tidak sopan akan mendorong seseoran</w:t>
      </w:r>
      <w:r>
        <w:rPr>
          <w:rFonts w:ascii="Times New Roman" w:hAnsi="Times New Roman" w:cs="Times New Roman"/>
          <w:sz w:val="24"/>
          <w:szCs w:val="24"/>
        </w:rPr>
        <w:t xml:space="preserve">g mendatangi tempat-tempat yang buruk. Pakaian memang tidak menciptakan manusia menjadi baik, akan tetapi pakaian bisa mendorong seseorang menjadi baik. </w:t>
      </w:r>
    </w:p>
    <w:p w14:paraId="7A287C62"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gitu pula sebaliknya, pakaian bisa mendorong seseorang berperilaku buruk tergantung dari cara dan mo</w:t>
      </w:r>
      <w:r>
        <w:rPr>
          <w:rFonts w:ascii="Times New Roman" w:hAnsi="Times New Roman" w:cs="Times New Roman"/>
          <w:sz w:val="24"/>
          <w:szCs w:val="24"/>
        </w:rPr>
        <w:t xml:space="preserve">del pakaianya. Di dalam masyarakat, dimana persoalan gaya adalah sesuatu yang penting (atau malah gaya merupakan segalanya), semua manusia adalah </w:t>
      </w:r>
      <w:r>
        <w:rPr>
          <w:rFonts w:ascii="Times New Roman" w:hAnsi="Times New Roman" w:cs="Times New Roman"/>
          <w:i/>
          <w:sz w:val="24"/>
          <w:szCs w:val="24"/>
        </w:rPr>
        <w:t>performer</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Setiap orang diminta untuk bisa memainkan dan mengontrol peranan mereka sendiri. Gaya pakaian, da</w:t>
      </w:r>
      <w:r>
        <w:rPr>
          <w:rFonts w:ascii="Times New Roman" w:hAnsi="Times New Roman" w:cs="Times New Roman"/>
          <w:sz w:val="24"/>
          <w:szCs w:val="24"/>
        </w:rPr>
        <w:t xml:space="preserve">ndanan rambut, segala macam aksesoris yang menempel, selera music, atau pilihan-pilihan kegiatan yang dilakukan, adalah bagian dari pertunjukan indentitas dan kepribadian diri. </w:t>
      </w:r>
    </w:p>
    <w:p w14:paraId="7E38A2C6"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seorang kemudian bisa memilih tipe-tipe kepribadian yang diinginkan melalui </w:t>
      </w:r>
      <w:r>
        <w:rPr>
          <w:rFonts w:ascii="Times New Roman" w:hAnsi="Times New Roman" w:cs="Times New Roman"/>
          <w:sz w:val="24"/>
          <w:szCs w:val="24"/>
        </w:rPr>
        <w:t>contoh-contoh kepribadian yang beredar disekitar, seperti bintang film, bintang iklan, penyanyi, model, bermacam-macam tipe kelompok yang ada atau seseorang bisa menciptakan sendiri gaya kepribadian yang unik, yang berbeda, bahkan jika perlu yang belum per</w:t>
      </w:r>
      <w:r>
        <w:rPr>
          <w:rFonts w:ascii="Times New Roman" w:hAnsi="Times New Roman" w:cs="Times New Roman"/>
          <w:sz w:val="24"/>
          <w:szCs w:val="24"/>
        </w:rPr>
        <w:t>nah digunakan orang lain. Kesemuanya itu adalah demi gaya karena gaya adalah segala-galanya, dan segala-galanya adalah gaya. Dengan gaya seseorang bisa menunjukkan siapa dirinya.</w:t>
      </w:r>
      <w:r>
        <w:rPr>
          <w:rStyle w:val="FootnoteReference"/>
          <w:rFonts w:ascii="Times New Roman" w:hAnsi="Times New Roman" w:cs="Times New Roman"/>
          <w:sz w:val="24"/>
          <w:szCs w:val="24"/>
        </w:rPr>
        <w:footnoteReference w:id="8"/>
      </w:r>
    </w:p>
    <w:p w14:paraId="5DC98AC7"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Gaya hidup secara sosiologis (dengan pengertian terbatas) merujuk pada gaya</w:t>
      </w:r>
      <w:r>
        <w:rPr>
          <w:rFonts w:ascii="Times New Roman" w:hAnsi="Times New Roman" w:cs="Times New Roman"/>
          <w:sz w:val="24"/>
          <w:szCs w:val="24"/>
        </w:rPr>
        <w:t xml:space="preserve"> hidup khas suatu kelompok tertentu. Sementara dalam masyarakat modern, gaya hidup membantu mendefinisikan mengenai sikap, nilai-nilai, kekayaan, serta posisi sosial seseorang.</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Dalam </w:t>
      </w:r>
      <w:r>
        <w:rPr>
          <w:rFonts w:ascii="Times New Roman" w:hAnsi="Times New Roman" w:cs="Times New Roman"/>
          <w:sz w:val="24"/>
          <w:szCs w:val="24"/>
        </w:rPr>
        <w:lastRenderedPageBreak/>
        <w:t>masyarakat modern istilah ini mengkonotasikan individualism, ekspresi d</w:t>
      </w:r>
      <w:r>
        <w:rPr>
          <w:rFonts w:ascii="Times New Roman" w:hAnsi="Times New Roman" w:cs="Times New Roman"/>
          <w:sz w:val="24"/>
          <w:szCs w:val="24"/>
        </w:rPr>
        <w:t>iri, serta kesadaran diri untuk bergaya.</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Tubuh, busana, cara bicara, hiburan saat waktu luang, pilihan makanan dan minuman, rumah, kendaraan, bahkan pilihan sumber informasi, dan seterusnya dipandang sebagai indicator dari individualistis selera, serta r</w:t>
      </w:r>
      <w:r>
        <w:rPr>
          <w:rFonts w:ascii="Times New Roman" w:hAnsi="Times New Roman" w:cs="Times New Roman"/>
          <w:sz w:val="24"/>
          <w:szCs w:val="24"/>
        </w:rPr>
        <w:t>asa gaya dari seseorang.</w:t>
      </w:r>
    </w:p>
    <w:p w14:paraId="17DDD015" w14:textId="77777777" w:rsidR="00A62B0B" w:rsidRDefault="00B01B94">
      <w:pPr>
        <w:spacing w:line="360" w:lineRule="auto"/>
        <w:ind w:left="360" w:firstLine="360"/>
        <w:jc w:val="both"/>
        <w:rPr>
          <w:rFonts w:ascii="Times New Roman" w:hAnsi="Times New Roman" w:cs="Times New Roman"/>
          <w:i/>
          <w:sz w:val="24"/>
          <w:szCs w:val="24"/>
        </w:rPr>
      </w:pPr>
      <w:r>
        <w:rPr>
          <w:rFonts w:ascii="Times New Roman" w:hAnsi="Times New Roman" w:cs="Times New Roman"/>
          <w:sz w:val="24"/>
          <w:szCs w:val="24"/>
        </w:rPr>
        <w:t xml:space="preserve">Fenomena gaya hidup masyarakat Indonesia, bisa dijelaskan </w:t>
      </w:r>
      <w:r>
        <w:rPr>
          <w:rFonts w:ascii="Times New Roman" w:hAnsi="Times New Roman" w:cs="Times New Roman"/>
          <w:i/>
          <w:sz w:val="24"/>
          <w:szCs w:val="24"/>
        </w:rPr>
        <w:t>pertama,</w:t>
      </w:r>
      <w:r>
        <w:rPr>
          <w:rFonts w:ascii="Times New Roman" w:hAnsi="Times New Roman" w:cs="Times New Roman"/>
          <w:sz w:val="24"/>
          <w:szCs w:val="24"/>
        </w:rPr>
        <w:t xml:space="preserve"> masyarakat konsumen Indonesia tumbuh beriringan dengan sejarah globalisasi ekonomi dan transformasi kapitalisme konsumsi yang di tandai dengan menjamurnya pusat pem</w:t>
      </w:r>
      <w:r>
        <w:rPr>
          <w:rFonts w:ascii="Times New Roman" w:hAnsi="Times New Roman" w:cs="Times New Roman"/>
          <w:sz w:val="24"/>
          <w:szCs w:val="24"/>
        </w:rPr>
        <w:t>belanjaan seperti mall, industry waktu luang, industry mode atau fashion, industry kecantikan, industry kuliner, industry nasihat, industry gossip, kawasan hunian mewah, real asatete, gencarnya iklan barang-barang super mewah, liburan wisata ke luar negeri</w:t>
      </w:r>
      <w:r>
        <w:rPr>
          <w:rFonts w:ascii="Times New Roman" w:hAnsi="Times New Roman" w:cs="Times New Roman"/>
          <w:sz w:val="24"/>
          <w:szCs w:val="24"/>
        </w:rPr>
        <w:t>, berdirinya sekolah-sekolah mahal, kegandrungan terhadap merek asing, makanan serba instan (fast food), telephon celluler (hp), dan tidak ketinggalan serbuan gaya hidup melalui industry iklan dan tayangan televisi.</w:t>
      </w:r>
    </w:p>
    <w:p w14:paraId="33847CA9"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Kedua, </w:t>
      </w:r>
      <w:r>
        <w:rPr>
          <w:rFonts w:ascii="Times New Roman" w:hAnsi="Times New Roman" w:cs="Times New Roman"/>
          <w:sz w:val="24"/>
          <w:szCs w:val="24"/>
        </w:rPr>
        <w:t>globalisasi industry media dari m</w:t>
      </w:r>
      <w:r>
        <w:rPr>
          <w:rFonts w:ascii="Times New Roman" w:hAnsi="Times New Roman" w:cs="Times New Roman"/>
          <w:sz w:val="24"/>
          <w:szCs w:val="24"/>
        </w:rPr>
        <w:t xml:space="preserve">ancanegara dengan modalnya yang besar yang masuk ke tanah air sekitar tahun 1900an, yakni berupa serbuan majalah majalah mode dan gaya hidup yang terbit dalam edisi khusus bahasa Indonesia yangjelas menawarkan gaya hidup yang tidak mungkin terjangkau oleh </w:t>
      </w:r>
      <w:r>
        <w:rPr>
          <w:rFonts w:ascii="Times New Roman" w:hAnsi="Times New Roman" w:cs="Times New Roman"/>
          <w:sz w:val="24"/>
          <w:szCs w:val="24"/>
        </w:rPr>
        <w:t>kebanyakan masyarakat Indonesia. Majalah-majalah itu tentunya diperuntukkan bagi laki-laki dan perempuan (yang berselera) kelas menengah keatas. Dari kemasan dan rubric atau kolom yang disajikan jelas-jelas menanamkan nilai, citarasa, gaya dan ideology yan</w:t>
      </w:r>
      <w:r>
        <w:rPr>
          <w:rFonts w:ascii="Times New Roman" w:hAnsi="Times New Roman" w:cs="Times New Roman"/>
          <w:sz w:val="24"/>
          <w:szCs w:val="24"/>
        </w:rPr>
        <w:t>g bisa dilihat dari sloganya yakni menawarkan fantasi hidup seperti ‘</w:t>
      </w:r>
      <w:r>
        <w:rPr>
          <w:rFonts w:ascii="Times New Roman" w:hAnsi="Times New Roman" w:cs="Times New Roman"/>
          <w:i/>
          <w:sz w:val="24"/>
          <w:szCs w:val="24"/>
        </w:rPr>
        <w:t>be smarter, richer, &amp; sexier”</w:t>
      </w:r>
      <w:r>
        <w:rPr>
          <w:rFonts w:ascii="Times New Roman" w:hAnsi="Times New Roman" w:cs="Times New Roman"/>
          <w:sz w:val="24"/>
          <w:szCs w:val="24"/>
        </w:rPr>
        <w:t xml:space="preserve"> atau </w:t>
      </w:r>
      <w:r>
        <w:rPr>
          <w:rFonts w:ascii="Times New Roman" w:hAnsi="Times New Roman" w:cs="Times New Roman"/>
          <w:i/>
          <w:sz w:val="24"/>
          <w:szCs w:val="24"/>
        </w:rPr>
        <w:t>get fun</w:t>
      </w:r>
      <w:r>
        <w:rPr>
          <w:rFonts w:ascii="Times New Roman" w:hAnsi="Times New Roman" w:cs="Times New Roman"/>
          <w:sz w:val="24"/>
          <w:szCs w:val="24"/>
        </w:rPr>
        <w:t xml:space="preserve"> dan sebagainya.</w:t>
      </w:r>
    </w:p>
    <w:p w14:paraId="7CAF40B9"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Ketiga,</w:t>
      </w:r>
      <w:r>
        <w:rPr>
          <w:rFonts w:ascii="Times New Roman" w:hAnsi="Times New Roman" w:cs="Times New Roman"/>
          <w:sz w:val="24"/>
          <w:szCs w:val="24"/>
        </w:rPr>
        <w:t xml:space="preserve"> dikalangan sebagian masyarakat mencuat pola gaya hidup alternative, suatu gerakan seakan-akan kembali kea lam, ke hal-hal yang bersahaja, semacam kerinduan alam kampong halaman atau surge yang hilang, dan juga kencuatnya gaya hidup spiritualisme baru yang</w:t>
      </w:r>
      <w:r>
        <w:rPr>
          <w:rFonts w:ascii="Times New Roman" w:hAnsi="Times New Roman" w:cs="Times New Roman"/>
          <w:sz w:val="24"/>
          <w:szCs w:val="24"/>
        </w:rPr>
        <w:t xml:space="preserve"> semuanya itu seakan-akan menjadi antithesis dari glamour fashion. Orang Indonesia sekarang sudah tidak malu-malu lagi apalagi takut menunjukkan dirinya kaya (juga tentunya sekaligus taat beragama). </w:t>
      </w:r>
    </w:p>
    <w:p w14:paraId="6A52F789"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Siapa takkan merasa bahagia menjadi orang kaya sekaligus</w:t>
      </w:r>
      <w:r>
        <w:rPr>
          <w:rFonts w:ascii="Times New Roman" w:hAnsi="Times New Roman" w:cs="Times New Roman"/>
          <w:sz w:val="24"/>
          <w:szCs w:val="24"/>
        </w:rPr>
        <w:t xml:space="preserve"> takwa? Lagi pula buat apa susah-susah menjadi kaya kalau harus hidup sederhana, tidak bisa merasakan enaknya menjadi orang kaya. Mungkin logikanya begitu. Rupanya nafsu besar terpendam untuk meraih kekayaan, dan kekayaan sebagai lambang prestise, dan pres</w:t>
      </w:r>
      <w:r>
        <w:rPr>
          <w:rFonts w:ascii="Times New Roman" w:hAnsi="Times New Roman" w:cs="Times New Roman"/>
          <w:sz w:val="24"/>
          <w:szCs w:val="24"/>
        </w:rPr>
        <w:t>tasi kaya itu pun harus dinyatakan, dirayakan, dan diarak di ruang publik. Contoh di atas menunjukkan bahwa ketika kriteria kesuksesan menguat ke arah yang bersifat prestise materialistik, semangat spiritualisme baru pun ternyata mengalami polesan lebih ca</w:t>
      </w:r>
      <w:r>
        <w:rPr>
          <w:rFonts w:ascii="Times New Roman" w:hAnsi="Times New Roman" w:cs="Times New Roman"/>
          <w:sz w:val="24"/>
          <w:szCs w:val="24"/>
        </w:rPr>
        <w:t>nggih dalam budaya konsumen.</w:t>
      </w:r>
      <w:r>
        <w:rPr>
          <w:rStyle w:val="FootnoteReference"/>
          <w:rFonts w:ascii="Times New Roman" w:hAnsi="Times New Roman" w:cs="Times New Roman"/>
          <w:sz w:val="24"/>
          <w:szCs w:val="24"/>
        </w:rPr>
        <w:footnoteReference w:id="11"/>
      </w:r>
    </w:p>
    <w:p w14:paraId="0BEF2634"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Di kalangan umat Islam, misalnya kini mulai marak iklan dan industri jasa yang menawarkan ‘wisata religius’, berdirinya kafe-kafe khusus muslim, berdirinya sekolah Islam mahal, menjamurnya konter berlabel Exclusive Moslem Fas</w:t>
      </w:r>
      <w:r>
        <w:rPr>
          <w:rFonts w:ascii="Times New Roman" w:hAnsi="Times New Roman" w:cs="Times New Roman"/>
          <w:sz w:val="24"/>
          <w:szCs w:val="24"/>
        </w:rPr>
        <w:t xml:space="preserve">hion, kegandrungan kelas menengah atas akan Moslem Fashion Show dan berdirinya pusatpusat perbelanjaan yang memanfaatkan sensibilitas keagamaan untuk keuntungan bisnis. Sementara maraknya penerbitan majalah anak muda Islam (khususnya untuk Muslimah) tidak </w:t>
      </w:r>
      <w:r>
        <w:rPr>
          <w:rFonts w:ascii="Times New Roman" w:hAnsi="Times New Roman" w:cs="Times New Roman"/>
          <w:sz w:val="24"/>
          <w:szCs w:val="24"/>
        </w:rPr>
        <w:t xml:space="preserve">jauh beda, dengan majalah-majalah umum lainnya. </w:t>
      </w:r>
    </w:p>
    <w:p w14:paraId="70994DCA"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Hal yang ditawarkan adalah mode, shopping, soal gaul, seks, pacaran yang pengelolalannya dianggap ‘Islami’. Slogan yang ditawarkanyapun seperti halnya fantasi muda-mudi kelas menengah umumnya, yaitu jadilah </w:t>
      </w:r>
      <w:r>
        <w:rPr>
          <w:rFonts w:ascii="Times New Roman" w:hAnsi="Times New Roman" w:cs="Times New Roman"/>
          <w:sz w:val="24"/>
          <w:szCs w:val="24"/>
        </w:rPr>
        <w:t>Muslimah yang gaul dan smart, atau jadilah muslimah yang dinamis dan trendi. Di sini tengah ditanamkan ideologi yang samar-samar terbentuk,  beragama tetapi tetap trendi atau biar religius tapi tetap modis.</w:t>
      </w:r>
      <w:r>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Begitu pula perkembanganya industry penerbitan </w:t>
      </w:r>
      <w:r>
        <w:rPr>
          <w:rFonts w:ascii="Times New Roman" w:hAnsi="Times New Roman" w:cs="Times New Roman"/>
          <w:sz w:val="24"/>
          <w:szCs w:val="24"/>
        </w:rPr>
        <w:t xml:space="preserve">khusus anak-anak dan para remaja yang menjadi lading persemaian gaya hidup. </w:t>
      </w:r>
    </w:p>
    <w:p w14:paraId="444A215D"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Melalui majalah-majalah remaja, baik untuk ditawarkan adalah mode, shopping, soal gaul, seks, pacaran yang pengelolanya dianggap islami. Slogan yang ditawarkanya pun seprti halnya</w:t>
      </w:r>
      <w:r>
        <w:rPr>
          <w:rFonts w:ascii="Times New Roman" w:hAnsi="Times New Roman" w:cs="Times New Roman"/>
          <w:sz w:val="24"/>
          <w:szCs w:val="24"/>
        </w:rPr>
        <w:t xml:space="preserve"> fantasi muda-mudi kelas menengah umumnya, yaitu jadilah Muslimah yang Gaul dan Smart, atau jadilah Muslimah yang Dinamis dan Trendy. Disini tengah ditanamkan ideology yang samar-samar terbentuk, Bergama tetapi tetap trendy atau biar religius tetapi tetap </w:t>
      </w:r>
      <w:r>
        <w:rPr>
          <w:rFonts w:ascii="Times New Roman" w:hAnsi="Times New Roman" w:cs="Times New Roman"/>
          <w:sz w:val="24"/>
          <w:szCs w:val="24"/>
        </w:rPr>
        <w:t xml:space="preserve">modis. </w:t>
      </w:r>
      <w:r>
        <w:rPr>
          <w:rFonts w:ascii="Times New Roman" w:hAnsi="Times New Roman" w:cs="Times New Roman"/>
          <w:sz w:val="24"/>
          <w:szCs w:val="24"/>
        </w:rPr>
        <w:lastRenderedPageBreak/>
        <w:t>Fenomena ini apakah sebagai kebangkitan keagamaan ataukah pemanfaatan sensibilitas keagamaan yang mengalami komodifikasi (menjadi komoditas) di pentas konsumsi massa.</w:t>
      </w:r>
    </w:p>
    <w:p w14:paraId="6AEEC4AC"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 Ketika krudung, jilbab, gamis, baju koko (dengan berbagai model, pola, corak, war</w:t>
      </w:r>
      <w:r>
        <w:rPr>
          <w:rFonts w:ascii="Times New Roman" w:hAnsi="Times New Roman" w:cs="Times New Roman"/>
          <w:sz w:val="24"/>
          <w:szCs w:val="24"/>
        </w:rPr>
        <w:t>na) kian menjadi salah satu icon gaya hidup dalam fahion, dan mulai menjadi bisnis besar, serta banyak dipakai banyak artis dalam dunia hiburan seperti sekarang ini. Bahkan dikalangan tertentu bisa dilihat munculnya upaya disadari atau tidak untuk memberik</w:t>
      </w:r>
      <w:r>
        <w:rPr>
          <w:rFonts w:ascii="Times New Roman" w:hAnsi="Times New Roman" w:cs="Times New Roman"/>
          <w:sz w:val="24"/>
          <w:szCs w:val="24"/>
        </w:rPr>
        <w:t>an label “islamisasi” dalam perilaku konsumtif didunia mode dan shopping. Padahal mungkin yang terjadi sebenarnya adalah kapitalisasi islam atau penaklukan semangat keagamaan oleh pasar dunia bisnis atau kapitalisme itu sendiri.</w:t>
      </w:r>
    </w:p>
    <w:p w14:paraId="64FBFD28"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rilaku sosial adalah suas</w:t>
      </w:r>
      <w:r>
        <w:rPr>
          <w:rFonts w:ascii="Times New Roman" w:hAnsi="Times New Roman" w:cs="Times New Roman"/>
          <w:sz w:val="24"/>
          <w:szCs w:val="24"/>
        </w:rPr>
        <w:t>ana saling ketergantungan yang merupakan keharusan untuk menjamin keberadaan manusia. Perilaku itu ditunjukkan dengan perasaan, tindakan, sikap keyakinan, kenangan, atau rasa hormat terhadap orang lain. Dampak sosial pada masyarakat, bertahun-tahun fashion</w:t>
      </w:r>
      <w:r>
        <w:rPr>
          <w:rFonts w:ascii="Times New Roman" w:hAnsi="Times New Roman" w:cs="Times New Roman"/>
          <w:sz w:val="24"/>
          <w:szCs w:val="24"/>
        </w:rPr>
        <w:t xml:space="preserve"> berkembang merupakan symbol muslimah dan berpengaruh pada munculnya para desainer muslimah sebagai apresiasi dari perkembangan sisi positif, sedangkan dampak negatifnya adalah :</w:t>
      </w:r>
    </w:p>
    <w:p w14:paraId="322BDF58"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Pertama, </w:t>
      </w:r>
      <w:r>
        <w:rPr>
          <w:rFonts w:ascii="Times New Roman" w:hAnsi="Times New Roman" w:cs="Times New Roman"/>
          <w:sz w:val="24"/>
          <w:szCs w:val="24"/>
        </w:rPr>
        <w:t>Menjadi sumber dosa bagi lingkungan, fashion yang mengarah pada meng</w:t>
      </w:r>
      <w:r>
        <w:rPr>
          <w:rFonts w:ascii="Times New Roman" w:hAnsi="Times New Roman" w:cs="Times New Roman"/>
          <w:sz w:val="24"/>
          <w:szCs w:val="24"/>
        </w:rPr>
        <w:t>ajak (memotifasi) melakukan petunjuk (kebaikan), maka ia mendapatkan pahala sebagaimana pahala orang yang mengikuti ajaranya tanpa dikurangi pahala sedikitpun. Dan barang siapa yang mengajak (memotivasi) melakukan kesehatan (kejahatan), maka ia mendapatkan</w:t>
      </w:r>
      <w:r>
        <w:rPr>
          <w:rFonts w:ascii="Times New Roman" w:hAnsi="Times New Roman" w:cs="Times New Roman"/>
          <w:sz w:val="24"/>
          <w:szCs w:val="24"/>
        </w:rPr>
        <w:t xml:space="preserve"> dosa sebagaimana dosa orang yang mengikuti ajakannya tanpa dikurangidosanya sedikitpun.</w:t>
      </w:r>
    </w:p>
    <w:p w14:paraId="5823F774"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Kedua, </w:t>
      </w:r>
      <w:r>
        <w:rPr>
          <w:rFonts w:ascii="Times New Roman" w:hAnsi="Times New Roman" w:cs="Times New Roman"/>
          <w:sz w:val="24"/>
          <w:szCs w:val="24"/>
        </w:rPr>
        <w:t>Menurutnya kualitas keimanan dan kurangnya rasa malu, fashion yang tidak mencerminkan nilai-nilai Islamic justru akan berdampak pada pengguna fashion merasa ren</w:t>
      </w:r>
      <w:r>
        <w:rPr>
          <w:rFonts w:ascii="Times New Roman" w:hAnsi="Times New Roman" w:cs="Times New Roman"/>
          <w:sz w:val="24"/>
          <w:szCs w:val="24"/>
        </w:rPr>
        <w:t>dah dan tidak dihargai bukan sebaliknya. Dan fashion yang mendatangkan keburukan dan kejelekan apapundalam pandangan islam harus dijauhi meskipun datang dari golongan sendiri begitu halnya dengan meniru dan mengadopsinya.</w:t>
      </w:r>
    </w:p>
    <w:p w14:paraId="76D8F7BA" w14:textId="6918288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Ketiga, </w:t>
      </w:r>
      <w:r>
        <w:rPr>
          <w:rFonts w:ascii="Times New Roman" w:hAnsi="Times New Roman" w:cs="Times New Roman"/>
          <w:sz w:val="24"/>
          <w:szCs w:val="24"/>
        </w:rPr>
        <w:t>Sikap hedonis dan konsumen</w:t>
      </w:r>
      <w:r>
        <w:rPr>
          <w:rFonts w:ascii="Times New Roman" w:hAnsi="Times New Roman" w:cs="Times New Roman"/>
          <w:sz w:val="24"/>
          <w:szCs w:val="24"/>
        </w:rPr>
        <w:t xml:space="preserve">isme, dunia fashion berubah sesuai dengan perkembangan dunia berdampak pada tak jarangnya masyarakat menghamburkan uangnya demi mengejar fashion yang sedang berkembang mulai dari tas, pakaian, aksesoris dan </w:t>
      </w:r>
      <w:r>
        <w:rPr>
          <w:rFonts w:ascii="Times New Roman" w:hAnsi="Times New Roman" w:cs="Times New Roman"/>
          <w:sz w:val="24"/>
          <w:szCs w:val="24"/>
        </w:rPr>
        <w:lastRenderedPageBreak/>
        <w:t>sebagainya yang bermerk dan sangat mahal. Padahal</w:t>
      </w:r>
      <w:r>
        <w:rPr>
          <w:rFonts w:ascii="Times New Roman" w:hAnsi="Times New Roman" w:cs="Times New Roman"/>
          <w:sz w:val="24"/>
          <w:szCs w:val="24"/>
        </w:rPr>
        <w:t xml:space="preserve"> jika bisa dikoreksi lagi, hal itu justru hanya akan membuat mereka menjadi lebih konsumtif dan boros.</w:t>
      </w:r>
    </w:p>
    <w:p w14:paraId="5ED7C1AC" w14:textId="317921DD" w:rsidR="0018075D" w:rsidRPr="001C00FF" w:rsidRDefault="001C00FF" w:rsidP="001C00FF">
      <w:pPr>
        <w:spacing w:line="360" w:lineRule="auto"/>
        <w:jc w:val="both"/>
        <w:rPr>
          <w:rFonts w:ascii="Times New Roman" w:hAnsi="Times New Roman" w:cs="Times New Roman"/>
          <w:b/>
          <w:bCs/>
          <w:iCs/>
          <w:sz w:val="24"/>
          <w:szCs w:val="24"/>
          <w:lang w:val="id-ID"/>
        </w:rPr>
      </w:pPr>
      <w:r w:rsidRPr="001C00FF">
        <w:rPr>
          <w:rFonts w:ascii="Times New Roman" w:hAnsi="Times New Roman" w:cs="Times New Roman"/>
          <w:b/>
          <w:bCs/>
          <w:iCs/>
          <w:sz w:val="24"/>
          <w:szCs w:val="24"/>
          <w:lang w:val="id-ID"/>
        </w:rPr>
        <w:t>Infikasi Fashion Islam Bagi Generasi Milenial</w:t>
      </w:r>
    </w:p>
    <w:p w14:paraId="7CA48B8F"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usana muslim, begitu sering disebut saat ini. Oleh sebagian perancang busana Indonesia disebut sebagai busana seni kontemporer. Dalam kolom konsultasi s</w:t>
      </w:r>
      <w:r>
        <w:rPr>
          <w:rFonts w:ascii="Times New Roman" w:hAnsi="Times New Roman" w:cs="Times New Roman"/>
          <w:sz w:val="24"/>
          <w:szCs w:val="24"/>
        </w:rPr>
        <w:t>yari'ah online, ada beberapa syarat yang wajib dipenuhi dalam berbusana. Syarat-syarat tersebut adalah: menutupi seluruh tubuh selain yang dikecualikan, tidak tembus pandang, tidak ketat sehingga membentuk lekuk tubuh, tidak menyerupai pakaian laki-laki da</w:t>
      </w:r>
      <w:r>
        <w:rPr>
          <w:rFonts w:ascii="Times New Roman" w:hAnsi="Times New Roman" w:cs="Times New Roman"/>
          <w:sz w:val="24"/>
          <w:szCs w:val="24"/>
        </w:rPr>
        <w:t>n tidak menyerupai pakaian 'khas' milik orang kafir atau pakaian orang fasik.</w:t>
      </w:r>
    </w:p>
    <w:p w14:paraId="4F8AE9DB" w14:textId="77777777" w:rsidR="00A62B0B" w:rsidRDefault="00B01B94">
      <w:pPr>
        <w:spacing w:line="36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ashion terus bergulir dan berganti seiring dengan berjalannya waktu. Sebagai negara dengan mayoritas masyarakat muslim yang besar di dunia, maka sudah barang tentu di Indonesia trend fashion muslim banyak merajai pasaran terutama di tahun 2000an. Dahulu p</w:t>
      </w:r>
      <w:r>
        <w:rPr>
          <w:rFonts w:ascii="Times New Roman" w:hAnsi="Times New Roman" w:cs="Times New Roman"/>
          <w:sz w:val="24"/>
          <w:szCs w:val="24"/>
          <w:shd w:val="clear" w:color="auto" w:fill="FFFFFF"/>
        </w:rPr>
        <w:t>akaian muslim sama sekali tidak memiliki tempat di hati masyarakat Indonesia. Pakaian muslim terutama bagi wanita dilarang penggunaannya dan dianggap terlalu fanatik. Sehingga akhirnya dahulu tidak banyak wanita yang merasa percaya diri mengenakan jilbab a</w:t>
      </w:r>
      <w:r>
        <w:rPr>
          <w:rFonts w:ascii="Times New Roman" w:hAnsi="Times New Roman" w:cs="Times New Roman"/>
          <w:sz w:val="24"/>
          <w:szCs w:val="24"/>
          <w:shd w:val="clear" w:color="auto" w:fill="FFFFFF"/>
        </w:rPr>
        <w:t xml:space="preserve">tau yang saat ini lebih dikenal dengan hijab. </w:t>
      </w:r>
    </w:p>
    <w:p w14:paraId="1F3A489B" w14:textId="77777777" w:rsidR="00A62B0B" w:rsidRDefault="00B01B94">
      <w:pPr>
        <w:spacing w:line="360" w:lineRule="auto"/>
        <w:ind w:left="360" w:firstLine="360"/>
        <w:jc w:val="both"/>
        <w:rPr>
          <w:rStyle w:val="s1"/>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nggunaan hijab terkesan kuno dan hal itu membuat tidak ada gadis muda yang mau mengenakan jilbab. Namun itu semua adalah masa lalu. Berbeda dengan sekarang, maka akan banyak ditemukan </w:t>
      </w:r>
      <w:r>
        <w:rPr>
          <w:rStyle w:val="s1"/>
          <w:rFonts w:ascii="Times New Roman" w:hAnsi="Times New Roman" w:cs="Times New Roman"/>
          <w:sz w:val="24"/>
          <w:szCs w:val="24"/>
        </w:rPr>
        <w:t>fakta bahwa di Indonesi</w:t>
      </w:r>
      <w:r>
        <w:rPr>
          <w:rStyle w:val="s1"/>
          <w:rFonts w:ascii="Times New Roman" w:hAnsi="Times New Roman" w:cs="Times New Roman"/>
          <w:sz w:val="24"/>
          <w:szCs w:val="24"/>
        </w:rPr>
        <w:t xml:space="preserve">a trend fashion muslim itu sangatlah digandrungi, tidak lagi kuno, yang ada hanya kesan modis yang tersemat pada berbagai macam pakaian muslim dan muslimah. Memang kini </w:t>
      </w:r>
      <w:r>
        <w:rPr>
          <w:rStyle w:val="s2"/>
          <w:rFonts w:ascii="Times New Roman" w:hAnsi="Times New Roman" w:cs="Times New Roman"/>
          <w:sz w:val="24"/>
          <w:szCs w:val="24"/>
        </w:rPr>
        <w:t>perkembangan fashion muslim di indonesia</w:t>
      </w:r>
      <w:r>
        <w:rPr>
          <w:rStyle w:val="s1"/>
          <w:rFonts w:ascii="Times New Roman" w:hAnsi="Times New Roman" w:cs="Times New Roman"/>
          <w:sz w:val="24"/>
          <w:szCs w:val="24"/>
        </w:rPr>
        <w:t xml:space="preserve"> sangatlah cepat, sehingga akhirnya di masa yan</w:t>
      </w:r>
      <w:r>
        <w:rPr>
          <w:rStyle w:val="s1"/>
          <w:rFonts w:ascii="Times New Roman" w:hAnsi="Times New Roman" w:cs="Times New Roman"/>
          <w:sz w:val="24"/>
          <w:szCs w:val="24"/>
        </w:rPr>
        <w:t>g akan datang Indonesia disebut-sebut akan menjadi kiblat fashion hijab di seluruh dunia.</w:t>
      </w:r>
    </w:p>
    <w:p w14:paraId="1A00382E" w14:textId="77777777" w:rsidR="00A62B0B" w:rsidRDefault="00B01B94">
      <w:pPr>
        <w:spacing w:line="360" w:lineRule="auto"/>
        <w:ind w:left="360" w:firstLine="360"/>
        <w:jc w:val="both"/>
        <w:rPr>
          <w:rStyle w:val="s1"/>
          <w:rFonts w:ascii="Times New Roman" w:hAnsi="Times New Roman" w:cs="Times New Roman"/>
          <w:sz w:val="24"/>
          <w:szCs w:val="24"/>
        </w:rPr>
      </w:pPr>
      <w:r>
        <w:rPr>
          <w:rStyle w:val="s1"/>
          <w:rFonts w:ascii="Times New Roman" w:hAnsi="Times New Roman" w:cs="Times New Roman"/>
          <w:sz w:val="24"/>
          <w:szCs w:val="24"/>
        </w:rPr>
        <w:t xml:space="preserve">Untungnya Indonesia memiliki banyak talenta muda berbakat yang berdedikasi menyumbangkan ide segarnya dalam bidang fashion sehingga bisa menyulap pakaian muslim yang </w:t>
      </w:r>
      <w:r>
        <w:rPr>
          <w:rStyle w:val="s1"/>
          <w:rFonts w:ascii="Times New Roman" w:hAnsi="Times New Roman" w:cs="Times New Roman"/>
          <w:sz w:val="24"/>
          <w:szCs w:val="24"/>
        </w:rPr>
        <w:t xml:space="preserve">tadinya kuno menjadi sebuah pakaian yang modis dan trendi. Sehingga dengan demikian, bertambah banyaklah jumlah wanita yang mengenakan hijab di Indonesia. Bahkan sebagai dampak dari </w:t>
      </w:r>
      <w:r>
        <w:rPr>
          <w:rStyle w:val="s2"/>
          <w:rFonts w:ascii="Times New Roman" w:hAnsi="Times New Roman" w:cs="Times New Roman"/>
          <w:sz w:val="24"/>
          <w:szCs w:val="24"/>
        </w:rPr>
        <w:t>perkembangan fashion muslim di indonesia</w:t>
      </w:r>
      <w:r>
        <w:rPr>
          <w:rStyle w:val="s1"/>
          <w:rFonts w:ascii="Times New Roman" w:hAnsi="Times New Roman" w:cs="Times New Roman"/>
          <w:sz w:val="24"/>
          <w:szCs w:val="24"/>
        </w:rPr>
        <w:t xml:space="preserve"> bermunculan juga komunitas Hijabe</w:t>
      </w:r>
      <w:r>
        <w:rPr>
          <w:rStyle w:val="s1"/>
          <w:rFonts w:ascii="Times New Roman" w:hAnsi="Times New Roman" w:cs="Times New Roman"/>
          <w:sz w:val="24"/>
          <w:szCs w:val="24"/>
        </w:rPr>
        <w:t>rs yang merupakan komunitas para wanita pengguna hijab trendi.</w:t>
      </w:r>
    </w:p>
    <w:p w14:paraId="1577F655" w14:textId="77777777" w:rsidR="00A62B0B" w:rsidRDefault="00B01B94">
      <w:pPr>
        <w:spacing w:line="36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Berbagai macam jenis pakaian muslimah bermunculan disesuaikan dengan selera pasar dan kemampuan masing-masing desainer untuk menciptakan sebuah pakaian muslimah yang menarik. Hijab yang merupak</w:t>
      </w:r>
      <w:r>
        <w:rPr>
          <w:rFonts w:ascii="Times New Roman" w:hAnsi="Times New Roman" w:cs="Times New Roman"/>
          <w:sz w:val="24"/>
          <w:szCs w:val="24"/>
          <w:shd w:val="clear" w:color="auto" w:fill="FFFFFF"/>
        </w:rPr>
        <w:t>an inti dari pakaian muslimah itu dibuat dengan fleksibel sehingga bisa memungkinkan wanita mengenakan hijab dengan berbagai model sehingga bentuk hijab menjadi sangat manis dan tidak monoton. Karena wanita muslim yang mengikuti trend hijab akan lebih bany</w:t>
      </w:r>
      <w:r>
        <w:rPr>
          <w:rFonts w:ascii="Times New Roman" w:hAnsi="Times New Roman" w:cs="Times New Roman"/>
          <w:sz w:val="24"/>
          <w:szCs w:val="24"/>
          <w:shd w:val="clear" w:color="auto" w:fill="FFFFFF"/>
        </w:rPr>
        <w:t>ak melihat referensi hijab yang algi trend lalu mereka menirukanya.</w:t>
      </w:r>
    </w:p>
    <w:p w14:paraId="3631E881" w14:textId="77777777" w:rsidR="00A62B0B" w:rsidRDefault="00B01B94">
      <w:pPr>
        <w:spacing w:line="36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engan adanya hijab yang demikian maka memberikan peluang bagi wanita muslimah untuk tampil lebih kreatif dengan cara menggunakan hijabnya yang sesuai dengan keinginannya namun tetap mengi</w:t>
      </w:r>
      <w:r>
        <w:rPr>
          <w:rFonts w:ascii="Times New Roman" w:hAnsi="Times New Roman" w:cs="Times New Roman"/>
          <w:sz w:val="24"/>
          <w:szCs w:val="24"/>
          <w:shd w:val="clear" w:color="auto" w:fill="FFFFFF"/>
        </w:rPr>
        <w:t>ndahkan aturan agama Islam dalam berpakaian. Begitu pula dengan model pakaian yang ada untuk para muslimah, dibuat begitu kreatifnya oleh para desainer tersebut mulai dari yang kasual sampai yang formal. Dengan begitu banyak pilihan pakaian muslimah yang b</w:t>
      </w:r>
      <w:r>
        <w:rPr>
          <w:rFonts w:ascii="Times New Roman" w:hAnsi="Times New Roman" w:cs="Times New Roman"/>
          <w:sz w:val="24"/>
          <w:szCs w:val="24"/>
          <w:shd w:val="clear" w:color="auto" w:fill="FFFFFF"/>
        </w:rPr>
        <w:t>isa digunakan dalam keseharian.</w:t>
      </w:r>
    </w:p>
    <w:p w14:paraId="33B17D99" w14:textId="77777777" w:rsidR="00A62B0B" w:rsidRDefault="00B01B94">
      <w:pPr>
        <w:spacing w:line="36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iCs/>
          <w:sz w:val="24"/>
          <w:szCs w:val="24"/>
        </w:rPr>
        <w:t>Media juga memilih figur-figur tertentu dan akan menasbihkan mereka menjadi selebriti. Selebriti dapat berasal dari berbagai profesi seperti bintang film, penyannyi, pejabat, pengacara, atlet dan sebagainya. Kesamaan yang di</w:t>
      </w:r>
      <w:r>
        <w:rPr>
          <w:rFonts w:ascii="Times New Roman" w:hAnsi="Times New Roman" w:cs="Times New Roman"/>
          <w:iCs/>
          <w:sz w:val="24"/>
          <w:szCs w:val="24"/>
        </w:rPr>
        <w:t>miliki oleh semua selebriti selain popular adalah memiliki tampilan fisik yang menarik. Mereka harus memikat untuk difoto atau disorot kamera televisi. Para selebriti ini bukan hanya menjadi tontonan, tetapi akan menjadi “tuntunan” bagi segenap penggemarny</w:t>
      </w:r>
      <w:r>
        <w:rPr>
          <w:rFonts w:ascii="Times New Roman" w:hAnsi="Times New Roman" w:cs="Times New Roman"/>
          <w:iCs/>
          <w:sz w:val="24"/>
          <w:szCs w:val="24"/>
        </w:rPr>
        <w:t>a.</w:t>
      </w:r>
    </w:p>
    <w:p w14:paraId="3B2C1D2A" w14:textId="77777777" w:rsidR="00A62B0B" w:rsidRDefault="00B01B94">
      <w:pPr>
        <w:spacing w:line="36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iCs/>
          <w:sz w:val="24"/>
          <w:szCs w:val="24"/>
        </w:rPr>
        <w:t>Para penggemar akan mencoba mengimitasi penampilan selebriti yang dikaguminya. Mereka  akan mencocokkan fashion, aksesoris, gaya rambut, bentuk tubuh dan gaya hidup para selebriti. Mereka berlaku layaknya selebriti dalam kehidupan sehari-hari. Untuk men</w:t>
      </w:r>
      <w:r>
        <w:rPr>
          <w:rFonts w:ascii="Times New Roman" w:hAnsi="Times New Roman" w:cs="Times New Roman"/>
          <w:iCs/>
          <w:sz w:val="24"/>
          <w:szCs w:val="24"/>
        </w:rPr>
        <w:t>gaktualisasikan diri, mall menjadi salah satu situs penting dalam kebudayaan kontemporer. Mall adalah tempat di mana mereka bisa dilihat dan melihat.</w:t>
      </w:r>
    </w:p>
    <w:p w14:paraId="2667B225"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shd w:val="clear" w:color="auto" w:fill="FFFFFF"/>
        </w:rPr>
        <w:t>Dengan demikian banyak mahasiswa muslimah yang sedang menempuh pendidikan di kampus islam maupun kampus um</w:t>
      </w:r>
      <w:r>
        <w:rPr>
          <w:rFonts w:ascii="Times New Roman" w:hAnsi="Times New Roman" w:cs="Times New Roman"/>
          <w:sz w:val="24"/>
          <w:szCs w:val="24"/>
          <w:shd w:val="clear" w:color="auto" w:fill="FFFFFF"/>
        </w:rPr>
        <w:t>um biasa banyak yang mengikuti gaya trend fashion yang sedang ngetrend karena banyaknya model pakaian yang beraneka ragam sehingga mereka bebas menggunakanya sesuai keinginanya, mereka bisa mempadu padankan model, warna, dan jenis bahan sesuai selera merek</w:t>
      </w:r>
      <w:r>
        <w:rPr>
          <w:rFonts w:ascii="Times New Roman" w:hAnsi="Times New Roman" w:cs="Times New Roman"/>
          <w:sz w:val="24"/>
          <w:szCs w:val="24"/>
          <w:shd w:val="clear" w:color="auto" w:fill="FFFFFF"/>
        </w:rPr>
        <w:t>a, biasanya mereka menemukan trend fashion tersebut dari sosial media yang mereka punyai, namun tetap dalam aturan berpakaian dalam islam.</w:t>
      </w:r>
    </w:p>
    <w:p w14:paraId="7329FFC4"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Mahasiswa yang menempuh pendidikan di kampus yang berbasis agama Islam seharusnya berbusana dan berperilaku selayakny</w:t>
      </w:r>
      <w:r>
        <w:rPr>
          <w:rFonts w:ascii="Times New Roman" w:hAnsi="Times New Roman" w:cs="Times New Roman"/>
          <w:sz w:val="24"/>
          <w:szCs w:val="24"/>
        </w:rPr>
        <w:t>a yang mencerminkan sebagai seorang yang menempuh pendidikan di kampus agama Islam. Busana yang akan mereka gunakan disetiap kesempatan, akan berdampak terhadap perilaku sosialnya. Maka dari itu mereka harus memeperhatikan busana yang dikenakan, karena bus</w:t>
      </w:r>
      <w:r>
        <w:rPr>
          <w:rFonts w:ascii="Times New Roman" w:hAnsi="Times New Roman" w:cs="Times New Roman"/>
          <w:sz w:val="24"/>
          <w:szCs w:val="24"/>
        </w:rPr>
        <w:t xml:space="preserve">ana dapat pemperhatikan karakter dan memperbaiki penampilan pribadi seseorang. Terkait dengan hal itu mahasiswa yang sedang menempuh pendidikan di kampus yang berbasis agama Islam seharusnya dapat menggukan </w:t>
      </w:r>
      <w:r>
        <w:rPr>
          <w:rFonts w:ascii="Times New Roman" w:hAnsi="Times New Roman" w:cs="Times New Roman"/>
          <w:i/>
          <w:sz w:val="24"/>
          <w:szCs w:val="24"/>
        </w:rPr>
        <w:t>fashion</w:t>
      </w:r>
      <w:r>
        <w:rPr>
          <w:rFonts w:ascii="Times New Roman" w:hAnsi="Times New Roman" w:cs="Times New Roman"/>
          <w:sz w:val="24"/>
          <w:szCs w:val="24"/>
        </w:rPr>
        <w:t xml:space="preserve"> sesuai dengan kode etik dalam berbusana m</w:t>
      </w:r>
      <w:r>
        <w:rPr>
          <w:rFonts w:ascii="Times New Roman" w:hAnsi="Times New Roman" w:cs="Times New Roman"/>
          <w:sz w:val="24"/>
          <w:szCs w:val="24"/>
        </w:rPr>
        <w:t>ahasiswa kampus Islam.</w:t>
      </w:r>
    </w:p>
    <w:p w14:paraId="2D46099A"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Adapun penelitian awal berdasarkan pengamatan peneliti selama dua minggu di kampus UIN Raden Mas Said Surakarta bahwa tidak dapat dipungkiri, perkembangan fashion dari waktu ke waktu di kampus UIN RMS Surakarta mengalami kemajuan yan</w:t>
      </w:r>
      <w:r>
        <w:rPr>
          <w:rFonts w:ascii="Times New Roman" w:hAnsi="Times New Roman" w:cs="Times New Roman"/>
          <w:sz w:val="24"/>
          <w:szCs w:val="24"/>
        </w:rPr>
        <w:t xml:space="preserve">g sangan pesat, bisa dilihat kebanyakan mahasiswa mengikuti trand fashion yang ada pada sosial media yang sangat berkembang pada saat ini hal inilah yang mempengaruhi mahasiswa dalam menunjukkan eksistensisme pada kalangan umum. </w:t>
      </w:r>
    </w:p>
    <w:p w14:paraId="72EB151C"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erlebih lagi sejak masa I</w:t>
      </w:r>
      <w:r>
        <w:rPr>
          <w:rFonts w:ascii="Times New Roman" w:hAnsi="Times New Roman" w:cs="Times New Roman"/>
          <w:sz w:val="24"/>
          <w:szCs w:val="24"/>
        </w:rPr>
        <w:t>AIN (Institut Agama Islam Negeri) menjai UIN (Universitas Islam Negeri) terlihat banyak terjadi perubahan interaksi dan gaya hidup mahasiswa. Hal ini terlihat dari mahasiswa yang mengikuti arus modernitas khususnya dalam berbusana. Dalam satu kampus terlih</w:t>
      </w:r>
      <w:r>
        <w:rPr>
          <w:rFonts w:ascii="Times New Roman" w:hAnsi="Times New Roman" w:cs="Times New Roman"/>
          <w:sz w:val="24"/>
          <w:szCs w:val="24"/>
        </w:rPr>
        <w:t>at berbeda beda dalam mengikuti trand busana, pada setiap Fakultas terlihat berbeda,ada yang syar’i “</w:t>
      </w:r>
      <w:r>
        <w:rPr>
          <w:rFonts w:ascii="Times New Roman" w:hAnsi="Times New Roman" w:cs="Times New Roman"/>
          <w:i/>
          <w:sz w:val="24"/>
          <w:szCs w:val="24"/>
        </w:rPr>
        <w:t xml:space="preserve">banget” </w:t>
      </w:r>
      <w:r>
        <w:rPr>
          <w:rFonts w:ascii="Times New Roman" w:hAnsi="Times New Roman" w:cs="Times New Roman"/>
          <w:sz w:val="24"/>
          <w:szCs w:val="24"/>
        </w:rPr>
        <w:t>dan ada juga yang biasa saja menurut peraturan yang diterapkan pada fakultas masing-masing setiap mahasiswa.</w:t>
      </w:r>
    </w:p>
    <w:p w14:paraId="3F95CDE8"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ada fakultas FUD (Ushuluddin dan Dakw</w:t>
      </w:r>
      <w:r>
        <w:rPr>
          <w:rFonts w:ascii="Times New Roman" w:hAnsi="Times New Roman" w:cs="Times New Roman"/>
          <w:sz w:val="24"/>
          <w:szCs w:val="24"/>
        </w:rPr>
        <w:t>ah) peraturan berbusana tidak terlalu menuntut mahasiswanya untuk memakai pakaian yang syar’I banget masih bisa menggunakan kulot “</w:t>
      </w:r>
      <w:r>
        <w:rPr>
          <w:rFonts w:ascii="Times New Roman" w:hAnsi="Times New Roman" w:cs="Times New Roman"/>
          <w:i/>
          <w:sz w:val="24"/>
          <w:szCs w:val="24"/>
        </w:rPr>
        <w:t xml:space="preserve">celana longgar” </w:t>
      </w:r>
      <w:r>
        <w:rPr>
          <w:rFonts w:ascii="Times New Roman" w:hAnsi="Times New Roman" w:cs="Times New Roman"/>
          <w:sz w:val="24"/>
          <w:szCs w:val="24"/>
        </w:rPr>
        <w:t>asalkan tidak menunjukkan lekuk tubuh atau pakaian yang masih sopan. Ada juga pada fakultas FAB (Adab dan Bah</w:t>
      </w:r>
      <w:r>
        <w:rPr>
          <w:rFonts w:ascii="Times New Roman" w:hAnsi="Times New Roman" w:cs="Times New Roman"/>
          <w:sz w:val="24"/>
          <w:szCs w:val="24"/>
        </w:rPr>
        <w:t xml:space="preserve">asa) dan FIT (Ilmu Tarbiyah) sangat menganjurkan mahasiswanya khususnya yang perempuan untuk memakai rok atau gamis, tidak boleh memakai celana walaupun itu kulot </w:t>
      </w:r>
      <w:r>
        <w:rPr>
          <w:rFonts w:ascii="Times New Roman" w:hAnsi="Times New Roman" w:cs="Times New Roman"/>
          <w:i/>
          <w:sz w:val="24"/>
          <w:szCs w:val="24"/>
        </w:rPr>
        <w:t xml:space="preserve">“celana longgar” </w:t>
      </w:r>
      <w:r>
        <w:rPr>
          <w:rFonts w:ascii="Times New Roman" w:hAnsi="Times New Roman" w:cs="Times New Roman"/>
          <w:sz w:val="24"/>
          <w:szCs w:val="24"/>
        </w:rPr>
        <w:t xml:space="preserve">apalagi pakaian yang ketat dengan ketentuan syariat Islam. </w:t>
      </w:r>
    </w:p>
    <w:p w14:paraId="71090523"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beda lagi den</w:t>
      </w:r>
      <w:r>
        <w:rPr>
          <w:rFonts w:ascii="Times New Roman" w:hAnsi="Times New Roman" w:cs="Times New Roman"/>
          <w:sz w:val="24"/>
          <w:szCs w:val="24"/>
        </w:rPr>
        <w:t xml:space="preserve">gan fakultas FASYA (fakultas syariah) dan FEBI (ekonomi dan bisnis) walaupun benama fakultas syariah akan tetapi pada fakultas tersebut tidak begitu ketat dalam peraturan berpakaian yang digunakan oleh mahasiswanya begitu pula dengan fakultas FEBI. </w:t>
      </w:r>
      <w:r>
        <w:rPr>
          <w:rFonts w:ascii="Times New Roman" w:hAnsi="Times New Roman" w:cs="Times New Roman"/>
          <w:sz w:val="24"/>
          <w:szCs w:val="24"/>
        </w:rPr>
        <w:lastRenderedPageBreak/>
        <w:t>Pada fa</w:t>
      </w:r>
      <w:r>
        <w:rPr>
          <w:rFonts w:ascii="Times New Roman" w:hAnsi="Times New Roman" w:cs="Times New Roman"/>
          <w:sz w:val="24"/>
          <w:szCs w:val="24"/>
        </w:rPr>
        <w:t xml:space="preserve">kultas tersebut terdapat banyak mahasiswi yang menggunakan pakaian yang tidak begitu syar’I tetapi masih sopan, banyak yang menggunakan celana ketat, kerudung diikat dileher dan masih banyak lagi. </w:t>
      </w:r>
    </w:p>
    <w:p w14:paraId="0216F0FA" w14:textId="77777777" w:rsidR="00A62B0B" w:rsidRDefault="00B01B94">
      <w:pPr>
        <w:spacing w:line="360" w:lineRule="auto"/>
        <w:ind w:left="360" w:firstLine="360"/>
        <w:jc w:val="both"/>
        <w:rPr>
          <w:rFonts w:ascii="Times New Roman" w:hAnsi="Times New Roman" w:cs="Times New Roman"/>
          <w:i/>
          <w:sz w:val="24"/>
          <w:szCs w:val="24"/>
        </w:rPr>
      </w:pPr>
      <w:r>
        <w:rPr>
          <w:rFonts w:ascii="Times New Roman" w:hAnsi="Times New Roman" w:cs="Times New Roman"/>
          <w:sz w:val="24"/>
          <w:szCs w:val="24"/>
        </w:rPr>
        <w:t xml:space="preserve">Berdasarakan pengamatan yang penelitian awal </w:t>
      </w:r>
      <w:r>
        <w:rPr>
          <w:rFonts w:ascii="Times New Roman" w:hAnsi="Times New Roman" w:cs="Times New Roman"/>
          <w:sz w:val="24"/>
          <w:szCs w:val="24"/>
        </w:rPr>
        <w:t>tersebut, menunjukkan bahwa tingkat kenyamanan busana yang mahasiswa gunakan sangat memepengaruhi mereka dalam berekspresi dan bersosialisasi. Kemajuan yang tidak dapat dicegah oleh sebagian individu, kebanyakan perubahan sosial dan kebiasaan masyarakat te</w:t>
      </w:r>
      <w:r>
        <w:rPr>
          <w:rFonts w:ascii="Times New Roman" w:hAnsi="Times New Roman" w:cs="Times New Roman"/>
          <w:sz w:val="24"/>
          <w:szCs w:val="24"/>
        </w:rPr>
        <w:t xml:space="preserve">rgeser. Pergeseran dapat diartikan sebagai peralihan, perpindahan atau pergantian. Dampaknya dapat disarankan tidak terkecuali dengan </w:t>
      </w:r>
      <w:r>
        <w:rPr>
          <w:rFonts w:ascii="Times New Roman" w:hAnsi="Times New Roman" w:cs="Times New Roman"/>
          <w:i/>
          <w:sz w:val="24"/>
          <w:szCs w:val="24"/>
        </w:rPr>
        <w:t xml:space="preserve">trend fashion. </w:t>
      </w:r>
    </w:p>
    <w:p w14:paraId="4527519B" w14:textId="77777777" w:rsidR="00A62B0B" w:rsidRDefault="00B01B94">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Trend fashion </w:t>
      </w:r>
      <w:r>
        <w:rPr>
          <w:rFonts w:ascii="Times New Roman" w:hAnsi="Times New Roman" w:cs="Times New Roman"/>
          <w:sz w:val="24"/>
          <w:szCs w:val="24"/>
        </w:rPr>
        <w:t>dengan begitu cepatnya menyebar luas kearah mahasiswa, terutama mahasiswa perempuan</w:t>
      </w:r>
      <w:r>
        <w:rPr>
          <w:rFonts w:ascii="Times New Roman" w:hAnsi="Times New Roman" w:cs="Times New Roman"/>
          <w:sz w:val="24"/>
          <w:szCs w:val="24"/>
        </w:rPr>
        <w:t xml:space="preserve"> karena hamper semua mahasiswa perempuan memiliki sosial media yang banyak menunjukkan fashion yang lagi ngtrend zaman sekarang sehingga mau tidak mau mereka harus mengikuti perkembangan yang </w:t>
      </w:r>
      <w:r>
        <w:rPr>
          <w:rFonts w:ascii="Times New Roman" w:hAnsi="Times New Roman" w:cs="Times New Roman"/>
          <w:i/>
          <w:sz w:val="24"/>
          <w:szCs w:val="24"/>
        </w:rPr>
        <w:t xml:space="preserve">up to date. </w:t>
      </w:r>
      <w:r>
        <w:rPr>
          <w:rFonts w:ascii="Times New Roman" w:hAnsi="Times New Roman" w:cs="Times New Roman"/>
          <w:sz w:val="24"/>
          <w:szCs w:val="24"/>
        </w:rPr>
        <w:t>Akan tetapi masih ada juga mahasiswa yang tidak begi</w:t>
      </w:r>
      <w:r>
        <w:rPr>
          <w:rFonts w:ascii="Times New Roman" w:hAnsi="Times New Roman" w:cs="Times New Roman"/>
          <w:sz w:val="24"/>
          <w:szCs w:val="24"/>
        </w:rPr>
        <w:t xml:space="preserve">tu memperhatikan akan trend fashion zaan sekarang. Pola interaksi dan gaya hidup mahasiswa juga mengalami perubahan sesuai dengan </w:t>
      </w:r>
      <w:r>
        <w:rPr>
          <w:rFonts w:ascii="Times New Roman" w:hAnsi="Times New Roman" w:cs="Times New Roman"/>
          <w:i/>
          <w:sz w:val="24"/>
          <w:szCs w:val="24"/>
        </w:rPr>
        <w:t xml:space="preserve">trend fashion </w:t>
      </w:r>
      <w:r>
        <w:rPr>
          <w:rFonts w:ascii="Times New Roman" w:hAnsi="Times New Roman" w:cs="Times New Roman"/>
          <w:sz w:val="24"/>
          <w:szCs w:val="24"/>
        </w:rPr>
        <w:t>yang digunakan.</w:t>
      </w:r>
      <w:r>
        <w:rPr>
          <w:rStyle w:val="FootnoteReference"/>
          <w:rFonts w:ascii="Times New Roman" w:hAnsi="Times New Roman" w:cs="Times New Roman"/>
          <w:sz w:val="24"/>
          <w:szCs w:val="24"/>
        </w:rPr>
        <w:footnoteReference w:id="13"/>
      </w:r>
    </w:p>
    <w:p w14:paraId="1072764A" w14:textId="77777777" w:rsidR="00A62B0B" w:rsidRDefault="00B01B94" w:rsidP="00B75565">
      <w:pPr>
        <w:spacing w:line="360" w:lineRule="auto"/>
        <w:ind w:firstLine="360"/>
        <w:jc w:val="both"/>
        <w:rPr>
          <w:rFonts w:ascii="Times New Roman" w:hAnsi="Times New Roman" w:cs="Times New Roman"/>
          <w:sz w:val="24"/>
          <w:szCs w:val="24"/>
        </w:rPr>
      </w:pPr>
      <w:r>
        <w:rPr>
          <w:rFonts w:ascii="Times New Roman" w:hAnsi="Times New Roman" w:cs="Times New Roman"/>
          <w:b/>
          <w:iCs/>
          <w:sz w:val="24"/>
          <w:szCs w:val="24"/>
        </w:rPr>
        <w:t>Kesimpulan</w:t>
      </w:r>
    </w:p>
    <w:p w14:paraId="1230AA3C" w14:textId="77777777" w:rsidR="00A62B0B" w:rsidRDefault="00B01B94" w:rsidP="00B75565">
      <w:pPr>
        <w:spacing w:line="360" w:lineRule="auto"/>
        <w:ind w:left="360" w:firstLine="360"/>
        <w:jc w:val="both"/>
        <w:rPr>
          <w:rFonts w:ascii="Times New Roman" w:hAnsi="Times New Roman" w:cs="Times New Roman"/>
          <w:sz w:val="24"/>
          <w:szCs w:val="24"/>
        </w:rPr>
      </w:pPr>
      <w:r>
        <w:rPr>
          <w:rFonts w:ascii="Times New Roman" w:hAnsi="Times New Roman" w:cs="Times New Roman"/>
          <w:i/>
          <w:sz w:val="24"/>
          <w:szCs w:val="24"/>
        </w:rPr>
        <w:t xml:space="preserve">Fashion </w:t>
      </w:r>
      <w:r>
        <w:rPr>
          <w:rFonts w:ascii="Times New Roman" w:hAnsi="Times New Roman" w:cs="Times New Roman"/>
          <w:sz w:val="24"/>
          <w:szCs w:val="24"/>
        </w:rPr>
        <w:t xml:space="preserve">di zaman yang modern ini sangat banyak sekali modelnya dengan berbagai </w:t>
      </w:r>
      <w:r>
        <w:rPr>
          <w:rFonts w:ascii="Times New Roman" w:hAnsi="Times New Roman" w:cs="Times New Roman"/>
          <w:i/>
          <w:sz w:val="24"/>
          <w:szCs w:val="24"/>
        </w:rPr>
        <w:t>tren</w:t>
      </w:r>
      <w:r>
        <w:rPr>
          <w:rFonts w:ascii="Times New Roman" w:hAnsi="Times New Roman" w:cs="Times New Roman"/>
          <w:i/>
          <w:sz w:val="24"/>
          <w:szCs w:val="24"/>
        </w:rPr>
        <w:t xml:space="preserve">d-trend </w:t>
      </w:r>
      <w:r>
        <w:rPr>
          <w:rFonts w:ascii="Times New Roman" w:hAnsi="Times New Roman" w:cs="Times New Roman"/>
          <w:sz w:val="24"/>
          <w:szCs w:val="24"/>
        </w:rPr>
        <w:t xml:space="preserve">yang sangat beragam. </w:t>
      </w:r>
      <w:r>
        <w:rPr>
          <w:rFonts w:ascii="Times New Roman" w:hAnsi="Times New Roman" w:cs="Times New Roman"/>
          <w:i/>
          <w:sz w:val="24"/>
          <w:szCs w:val="24"/>
        </w:rPr>
        <w:t xml:space="preserve">Fashion </w:t>
      </w:r>
      <w:r>
        <w:rPr>
          <w:rFonts w:ascii="Times New Roman" w:hAnsi="Times New Roman" w:cs="Times New Roman"/>
          <w:sz w:val="24"/>
          <w:szCs w:val="24"/>
        </w:rPr>
        <w:t>yang berkembang di Nusantara tidak terlepas dari campuran tangan arus modernisasi. Kemajuan dalam hal teknologi juga memberikan dampak serius pada kaum perempuan. Individu-individu muslimah juga turut dipaksa untuk meng</w:t>
      </w:r>
      <w:r>
        <w:rPr>
          <w:rFonts w:ascii="Times New Roman" w:hAnsi="Times New Roman" w:cs="Times New Roman"/>
          <w:sz w:val="24"/>
          <w:szCs w:val="24"/>
        </w:rPr>
        <w:t xml:space="preserve">ikuti </w:t>
      </w:r>
      <w:r>
        <w:rPr>
          <w:rFonts w:ascii="Times New Roman" w:hAnsi="Times New Roman" w:cs="Times New Roman"/>
          <w:i/>
          <w:sz w:val="24"/>
          <w:szCs w:val="24"/>
        </w:rPr>
        <w:t xml:space="preserve">trend fashion </w:t>
      </w:r>
      <w:r>
        <w:rPr>
          <w:rFonts w:ascii="Times New Roman" w:hAnsi="Times New Roman" w:cs="Times New Roman"/>
          <w:sz w:val="24"/>
          <w:szCs w:val="24"/>
        </w:rPr>
        <w:t xml:space="preserve">(melalui iklan, surat kabar dan berbagai macam bentuk publikasi) yang selalu </w:t>
      </w:r>
      <w:r>
        <w:rPr>
          <w:rFonts w:ascii="Times New Roman" w:hAnsi="Times New Roman" w:cs="Times New Roman"/>
          <w:i/>
          <w:sz w:val="24"/>
          <w:szCs w:val="24"/>
        </w:rPr>
        <w:t xml:space="preserve">menginventasi </w:t>
      </w:r>
      <w:r>
        <w:rPr>
          <w:rFonts w:ascii="Times New Roman" w:hAnsi="Times New Roman" w:cs="Times New Roman"/>
          <w:sz w:val="24"/>
          <w:szCs w:val="24"/>
        </w:rPr>
        <w:t xml:space="preserve">(tindakan campur tangan) kehidupan masyarakat. </w:t>
      </w:r>
      <w:r>
        <w:rPr>
          <w:rFonts w:ascii="Times New Roman" w:hAnsi="Times New Roman" w:cs="Times New Roman"/>
          <w:i/>
          <w:sz w:val="24"/>
          <w:szCs w:val="24"/>
        </w:rPr>
        <w:t xml:space="preserve">Trend </w:t>
      </w:r>
      <w:r>
        <w:rPr>
          <w:rFonts w:ascii="Times New Roman" w:hAnsi="Times New Roman" w:cs="Times New Roman"/>
          <w:sz w:val="24"/>
          <w:szCs w:val="24"/>
        </w:rPr>
        <w:t xml:space="preserve">yang diartikan sebagai “kecenderungan” sebagai </w:t>
      </w:r>
      <w:r>
        <w:rPr>
          <w:rFonts w:ascii="Times New Roman" w:hAnsi="Times New Roman" w:cs="Times New Roman"/>
          <w:i/>
          <w:sz w:val="24"/>
          <w:szCs w:val="24"/>
        </w:rPr>
        <w:t xml:space="preserve">fashion </w:t>
      </w:r>
      <w:r>
        <w:rPr>
          <w:rFonts w:ascii="Times New Roman" w:hAnsi="Times New Roman" w:cs="Times New Roman"/>
          <w:sz w:val="24"/>
          <w:szCs w:val="24"/>
        </w:rPr>
        <w:t>adalah “ragam(cara, bentuk)” yang bar</w:t>
      </w:r>
      <w:r>
        <w:rPr>
          <w:rFonts w:ascii="Times New Roman" w:hAnsi="Times New Roman" w:cs="Times New Roman"/>
          <w:sz w:val="24"/>
          <w:szCs w:val="24"/>
        </w:rPr>
        <w:t xml:space="preserve">u pada suatu waktu tertentu sebagai </w:t>
      </w:r>
      <w:r>
        <w:rPr>
          <w:rFonts w:ascii="Times New Roman" w:hAnsi="Times New Roman" w:cs="Times New Roman"/>
          <w:i/>
          <w:sz w:val="24"/>
          <w:szCs w:val="24"/>
        </w:rPr>
        <w:t xml:space="preserve">trend fashion </w:t>
      </w:r>
      <w:r>
        <w:rPr>
          <w:rFonts w:ascii="Times New Roman" w:hAnsi="Times New Roman" w:cs="Times New Roman"/>
          <w:sz w:val="24"/>
          <w:szCs w:val="24"/>
        </w:rPr>
        <w:t xml:space="preserve">dapat diartikan sebagai sesuatu yang dapat diikuti oleh banyak orang dan menjadi panutan kemudian berkembang sesuai zamanya. </w:t>
      </w:r>
    </w:p>
    <w:p w14:paraId="6FFF7FDC" w14:textId="77777777" w:rsidR="00A62B0B" w:rsidRDefault="00B01B94" w:rsidP="00B75565">
      <w:pPr>
        <w:spacing w:line="360" w:lineRule="auto"/>
        <w:ind w:left="360" w:firstLine="720"/>
        <w:jc w:val="both"/>
        <w:rPr>
          <w:rFonts w:ascii="Times New Roman" w:hAnsi="Times New Roman" w:cs="Times New Roman"/>
          <w:iCs/>
          <w:sz w:val="24"/>
          <w:szCs w:val="24"/>
        </w:rPr>
      </w:pPr>
      <w:r>
        <w:rPr>
          <w:rFonts w:ascii="Times New Roman" w:hAnsi="Times New Roman" w:cs="Times New Roman"/>
          <w:iCs/>
          <w:sz w:val="24"/>
          <w:szCs w:val="24"/>
        </w:rPr>
        <w:t xml:space="preserve">Media mempunyai peran besar dalam mengkonstruksikan mengenai bagaimana khalayak </w:t>
      </w:r>
      <w:r>
        <w:rPr>
          <w:rFonts w:ascii="Times New Roman" w:hAnsi="Times New Roman" w:cs="Times New Roman"/>
          <w:iCs/>
          <w:sz w:val="24"/>
          <w:szCs w:val="24"/>
        </w:rPr>
        <w:t xml:space="preserve">dapat tampil cantik atau tampan, memikat, masa kini dan bercitra sukses. Jurnalisme </w:t>
      </w:r>
      <w:r>
        <w:rPr>
          <w:rFonts w:ascii="Times New Roman" w:hAnsi="Times New Roman" w:cs="Times New Roman"/>
          <w:iCs/>
          <w:sz w:val="24"/>
          <w:szCs w:val="24"/>
        </w:rPr>
        <w:lastRenderedPageBreak/>
        <w:t>gaya hidup menjadi sebuah pilihan bagi banyak organisasi media. Media-media tersebut memungkinkan terjadinya penyebaran gaya hidup dalam waktu yang sangat cepat. Di Indones</w:t>
      </w:r>
      <w:r>
        <w:rPr>
          <w:rFonts w:ascii="Times New Roman" w:hAnsi="Times New Roman" w:cs="Times New Roman"/>
          <w:iCs/>
          <w:sz w:val="24"/>
          <w:szCs w:val="24"/>
        </w:rPr>
        <w:t>ia, sebagian media tersebut beroperasi dengan cara waralaba (franchise) dari belahan dunia yang lain layaknya makanan fast food.</w:t>
      </w:r>
    </w:p>
    <w:p w14:paraId="384953ED" w14:textId="48C00454" w:rsidR="00B75565" w:rsidRPr="00CB630F" w:rsidRDefault="00B01B94" w:rsidP="00CB630F">
      <w:pPr>
        <w:spacing w:line="360" w:lineRule="auto"/>
        <w:ind w:left="360" w:firstLine="720"/>
        <w:jc w:val="both"/>
        <w:rPr>
          <w:rFonts w:ascii="Times New Roman" w:hAnsi="Times New Roman" w:cs="Times New Roman"/>
          <w:iCs/>
          <w:sz w:val="24"/>
          <w:szCs w:val="24"/>
        </w:rPr>
      </w:pPr>
      <w:r>
        <w:rPr>
          <w:rFonts w:ascii="Times New Roman" w:hAnsi="Times New Roman" w:cs="Times New Roman"/>
          <w:iCs/>
          <w:sz w:val="24"/>
          <w:szCs w:val="24"/>
        </w:rPr>
        <w:t xml:space="preserve">Gaya hidup adalah komoditas baru dalam kapitalisme. Ia bahkan bisa menelusup masuk dalam simbol-simbol agama dan bergerak dari </w:t>
      </w:r>
      <w:r>
        <w:rPr>
          <w:rFonts w:ascii="Times New Roman" w:hAnsi="Times New Roman" w:cs="Times New Roman"/>
          <w:iCs/>
          <w:sz w:val="24"/>
          <w:szCs w:val="24"/>
        </w:rPr>
        <w:t xml:space="preserve">dalam seraya menawarkan konsep “saleh tetapi trendy” atau “ibadah yes, gaul yes”. Ada preferensi sosial yang diam-diam diadopsi oleh masyarakat dan menggantikan nilai-nilai lama. </w:t>
      </w:r>
      <w:r>
        <w:rPr>
          <w:rFonts w:ascii="Times New Roman" w:hAnsi="Times New Roman" w:cs="Times New Roman"/>
          <w:iCs/>
          <w:sz w:val="24"/>
          <w:szCs w:val="24"/>
        </w:rPr>
        <w:t xml:space="preserve">Mahasiswa masa kini mempunyai gaya hidup yang berbeda dengan mahasiswa jaman </w:t>
      </w:r>
      <w:r>
        <w:rPr>
          <w:rFonts w:ascii="Times New Roman" w:hAnsi="Times New Roman" w:cs="Times New Roman"/>
          <w:iCs/>
          <w:sz w:val="24"/>
          <w:szCs w:val="24"/>
        </w:rPr>
        <w:t>dahulu.pada masa sekarang duni fashion sudah menjadi hal yang umum dan menjadi gaya hidup setiap orang. Dari gaya hidup inilah fashion dikalangan mahasiswa menjadi aspek yang dapat mempengaruhi gaya setiap orang. Perubahan gaya hidup yang terjadi dikalanga</w:t>
      </w:r>
      <w:r>
        <w:rPr>
          <w:rFonts w:ascii="Times New Roman" w:hAnsi="Times New Roman" w:cs="Times New Roman"/>
          <w:iCs/>
          <w:sz w:val="24"/>
          <w:szCs w:val="24"/>
        </w:rPr>
        <w:t>n mahasiswa salah satunya dikarenakan ada nya pengguna internet yang sudah sangat berkembang. Saat ini, internet bukan hanya berfungsi sebagai alat komunikasi dan mencari informasi saja, melainkan juga menjadi media aktualitasi diri, mencari pekerjaan, men</w:t>
      </w:r>
      <w:r>
        <w:rPr>
          <w:rFonts w:ascii="Times New Roman" w:hAnsi="Times New Roman" w:cs="Times New Roman"/>
          <w:iCs/>
          <w:sz w:val="24"/>
          <w:szCs w:val="24"/>
        </w:rPr>
        <w:t xml:space="preserve">cari uang, dan lain sebagainya. </w:t>
      </w:r>
    </w:p>
    <w:p w14:paraId="1AF03A9E" w14:textId="647D5C43" w:rsidR="00A62B0B" w:rsidRDefault="00B01B94" w:rsidP="00CB630F">
      <w:pPr>
        <w:spacing w:line="360" w:lineRule="auto"/>
        <w:ind w:firstLine="360"/>
        <w:jc w:val="both"/>
        <w:rPr>
          <w:rFonts w:ascii="Times New Roman" w:hAnsi="Times New Roman" w:cs="Times New Roman"/>
          <w:iCs/>
          <w:sz w:val="24"/>
          <w:szCs w:val="24"/>
        </w:rPr>
      </w:pPr>
      <w:r>
        <w:rPr>
          <w:rFonts w:ascii="Times New Roman" w:hAnsi="Times New Roman" w:cs="Times New Roman"/>
          <w:b/>
          <w:iCs/>
          <w:sz w:val="24"/>
          <w:szCs w:val="24"/>
        </w:rPr>
        <w:t>Daftar Pustaka</w:t>
      </w:r>
    </w:p>
    <w:p w14:paraId="053404A1" w14:textId="77777777" w:rsidR="00B75565" w:rsidRDefault="00B01B94" w:rsidP="00CB630F">
      <w:pPr>
        <w:spacing w:line="360" w:lineRule="auto"/>
        <w:ind w:firstLine="360"/>
        <w:jc w:val="both"/>
        <w:rPr>
          <w:rFonts w:ascii="Times New Roman" w:hAnsi="Times New Roman" w:cs="Times New Roman"/>
          <w:iCs/>
          <w:sz w:val="24"/>
          <w:szCs w:val="24"/>
        </w:rPr>
      </w:pPr>
      <w:r>
        <w:rPr>
          <w:rFonts w:ascii="Times New Roman" w:hAnsi="Times New Roman" w:cs="Times New Roman"/>
          <w:iCs/>
          <w:sz w:val="24"/>
          <w:szCs w:val="24"/>
        </w:rPr>
        <w:t xml:space="preserve">Adlin, Alfathri. (2006). Resistensi Gaya </w:t>
      </w:r>
      <w:proofErr w:type="gramStart"/>
      <w:r>
        <w:rPr>
          <w:rFonts w:ascii="Times New Roman" w:hAnsi="Times New Roman" w:cs="Times New Roman"/>
          <w:iCs/>
          <w:sz w:val="24"/>
          <w:szCs w:val="24"/>
        </w:rPr>
        <w:t>Hidup :</w:t>
      </w:r>
      <w:proofErr w:type="gramEnd"/>
      <w:r>
        <w:rPr>
          <w:rFonts w:ascii="Times New Roman" w:hAnsi="Times New Roman" w:cs="Times New Roman"/>
          <w:iCs/>
          <w:sz w:val="24"/>
          <w:szCs w:val="24"/>
        </w:rPr>
        <w:t xml:space="preserve"> Teori dan Realitas, Jalasutra,</w:t>
      </w:r>
    </w:p>
    <w:p w14:paraId="291CBE9F" w14:textId="106170E0" w:rsidR="00A62B0B" w:rsidRDefault="00B01B94" w:rsidP="00CB630F">
      <w:pPr>
        <w:spacing w:line="360" w:lineRule="auto"/>
        <w:ind w:firstLine="360"/>
        <w:jc w:val="both"/>
        <w:rPr>
          <w:rFonts w:ascii="Times New Roman" w:hAnsi="Times New Roman" w:cs="Times New Roman"/>
          <w:iCs/>
          <w:sz w:val="24"/>
          <w:szCs w:val="24"/>
        </w:rPr>
      </w:pPr>
      <w:r>
        <w:rPr>
          <w:rFonts w:ascii="Times New Roman" w:hAnsi="Times New Roman" w:cs="Times New Roman"/>
          <w:iCs/>
          <w:sz w:val="24"/>
          <w:szCs w:val="24"/>
        </w:rPr>
        <w:t>Yogyakarta.</w:t>
      </w:r>
    </w:p>
    <w:p w14:paraId="4EC99D7F" w14:textId="07DC2DB0" w:rsidR="00A62B0B" w:rsidRDefault="00B01B94" w:rsidP="00CB630F">
      <w:pPr>
        <w:spacing w:line="360" w:lineRule="auto"/>
        <w:ind w:left="360"/>
        <w:rPr>
          <w:rFonts w:ascii="Times New Roman" w:hAnsi="Times New Roman" w:cs="Times New Roman"/>
          <w:iCs/>
          <w:sz w:val="24"/>
          <w:szCs w:val="24"/>
        </w:rPr>
      </w:pPr>
      <w:r>
        <w:rPr>
          <w:rFonts w:ascii="Times New Roman" w:hAnsi="Times New Roman" w:cs="Times New Roman"/>
          <w:iCs/>
          <w:sz w:val="24"/>
          <w:szCs w:val="24"/>
        </w:rPr>
        <w:t xml:space="preserve">Al-Husainan, Khalid. (2012). Ensiklopedi Mini Muslimah: Panduan Praktis Fikih Muslimah. </w:t>
      </w:r>
      <w:r>
        <w:rPr>
          <w:rFonts w:ascii="Times New Roman" w:hAnsi="Times New Roman" w:cs="Times New Roman"/>
          <w:iCs/>
          <w:sz w:val="24"/>
          <w:szCs w:val="24"/>
        </w:rPr>
        <w:t>Solo: Pustaka Arafah.</w:t>
      </w:r>
    </w:p>
    <w:p w14:paraId="27ABF2C5" w14:textId="562B1EE2" w:rsidR="00A62B0B" w:rsidRDefault="00B01B94" w:rsidP="00CB630F">
      <w:pPr>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AN Ist</w:t>
      </w:r>
      <w:r>
        <w:rPr>
          <w:rFonts w:ascii="Times New Roman" w:hAnsi="Times New Roman" w:cs="Times New Roman"/>
          <w:iCs/>
          <w:sz w:val="24"/>
          <w:szCs w:val="24"/>
        </w:rPr>
        <w:t>iani. (2015). Kontruksi Makna Hijab Fashion Bagi Muslem. Fashion Blogger. Jurnal</w:t>
      </w:r>
      <w:r>
        <w:rPr>
          <w:rFonts w:ascii="Times New Roman" w:hAnsi="Times New Roman" w:cs="Times New Roman"/>
          <w:iCs/>
          <w:sz w:val="24"/>
          <w:szCs w:val="24"/>
        </w:rPr>
        <w:t xml:space="preserve"> kajian </w:t>
      </w:r>
      <w:r>
        <w:rPr>
          <w:rFonts w:ascii="Times New Roman" w:hAnsi="Times New Roman" w:cs="Times New Roman"/>
          <w:iCs/>
          <w:sz w:val="24"/>
          <w:szCs w:val="24"/>
        </w:rPr>
        <w:t>Komunikasi. 3(1), 48-55.</w:t>
      </w:r>
    </w:p>
    <w:p w14:paraId="0A8D3D0C" w14:textId="77777777" w:rsidR="00A62B0B" w:rsidRDefault="00B01B94" w:rsidP="00CB630F">
      <w:pPr>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Ariyanto. (2020). Pengaruh Trend Fashion dan Pengetahuan Budaya Terhadap Keputusan Pembelian Batik di Kampung Batik Semarang. UIN Walisongo Sem</w:t>
      </w:r>
      <w:r>
        <w:rPr>
          <w:rFonts w:ascii="Times New Roman" w:hAnsi="Times New Roman" w:cs="Times New Roman"/>
          <w:iCs/>
          <w:sz w:val="24"/>
          <w:szCs w:val="24"/>
        </w:rPr>
        <w:t>arang (2020).</w:t>
      </w:r>
    </w:p>
    <w:p w14:paraId="676BA1CA" w14:textId="77777777" w:rsidR="00A62B0B" w:rsidRDefault="00B01B94" w:rsidP="00CB630F">
      <w:pPr>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Arnard, Malcolm. (2006). Fashion as Commu-nication, diterjemahkan oleh Idy Subandy Ibrahim, Fashion sebagai Komunikasi Cara Mengkomunikasikan Identias Sosiasl, Seksual, Kelas dan Gender, Jalasutra,Yogyakarta.</w:t>
      </w:r>
    </w:p>
    <w:p w14:paraId="272AB793" w14:textId="77777777" w:rsidR="00A62B0B" w:rsidRDefault="00B01B94" w:rsidP="00CB630F">
      <w:pPr>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lastRenderedPageBreak/>
        <w:t>Barnard, Malcolm. (1996). Fashion</w:t>
      </w:r>
      <w:r>
        <w:rPr>
          <w:rFonts w:ascii="Times New Roman" w:hAnsi="Times New Roman" w:cs="Times New Roman"/>
          <w:iCs/>
          <w:sz w:val="24"/>
          <w:szCs w:val="24"/>
        </w:rPr>
        <w:t xml:space="preserve"> as Communication. Idy Subandi Ibrahim (Penerjemah). Fashion sebagai Komunikasi. Yogyakarta: Jalasutra.</w:t>
      </w:r>
    </w:p>
    <w:p w14:paraId="2CD1392D" w14:textId="77777777" w:rsidR="00A62B0B" w:rsidRDefault="00B01B94" w:rsidP="00CB630F">
      <w:pPr>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B Tyaswara. (2017). Permaknaan Terhadap Fashion Style Remaja Di Bandung. Jurnal  Komunikasi. 8(3)</w:t>
      </w:r>
    </w:p>
    <w:p w14:paraId="718B44B8" w14:textId="77777777" w:rsidR="00A62B0B" w:rsidRDefault="00B01B94" w:rsidP="00CB630F">
      <w:pPr>
        <w:spacing w:line="360" w:lineRule="auto"/>
        <w:ind w:firstLine="360"/>
        <w:jc w:val="both"/>
        <w:rPr>
          <w:rFonts w:ascii="Times New Roman" w:hAnsi="Times New Roman" w:cs="Times New Roman"/>
          <w:iCs/>
          <w:sz w:val="24"/>
          <w:szCs w:val="24"/>
        </w:rPr>
      </w:pPr>
      <w:r>
        <w:rPr>
          <w:rFonts w:ascii="Times New Roman" w:hAnsi="Times New Roman" w:cs="Times New Roman"/>
          <w:iCs/>
          <w:sz w:val="24"/>
          <w:szCs w:val="24"/>
        </w:rPr>
        <w:t>Chaney, David. (2004). Lifestyle Sebuah Pengantar Komprehensif, Jalasutra,Yogyakarta.</w:t>
      </w:r>
    </w:p>
    <w:p w14:paraId="06D82ABA" w14:textId="7BBCBE8F" w:rsidR="00A62B0B" w:rsidRDefault="00B01B94" w:rsidP="00CB630F">
      <w:pPr>
        <w:tabs>
          <w:tab w:val="left" w:pos="3181"/>
        </w:tabs>
        <w:spacing w:line="360" w:lineRule="auto"/>
        <w:ind w:left="360"/>
        <w:jc w:val="both"/>
        <w:rPr>
          <w:rFonts w:ascii="Times New Roman" w:hAnsi="Times New Roman" w:cs="Times New Roman"/>
          <w:iCs/>
          <w:sz w:val="24"/>
          <w:szCs w:val="24"/>
        </w:rPr>
      </w:pPr>
      <w:r>
        <w:rPr>
          <w:rFonts w:ascii="Times New Roman" w:hAnsi="Times New Roman" w:cs="Times New Roman"/>
          <w:iCs/>
          <w:sz w:val="24"/>
          <w:szCs w:val="24"/>
        </w:rPr>
        <w:t xml:space="preserve">D Anadita. (2014). Komunikasi Tanda Pada Fashion </w:t>
      </w:r>
      <w:r>
        <w:rPr>
          <w:rFonts w:ascii="Times New Roman" w:hAnsi="Times New Roman" w:cs="Times New Roman"/>
          <w:i/>
          <w:iCs/>
          <w:sz w:val="24"/>
          <w:szCs w:val="24"/>
        </w:rPr>
        <w:t xml:space="preserve">(Deskripsi Komunikasi Fashion Hijab </w:t>
      </w:r>
      <w:r w:rsidR="00CB630F">
        <w:rPr>
          <w:rFonts w:ascii="Times New Roman" w:hAnsi="Times New Roman" w:cs="Times New Roman"/>
          <w:i/>
          <w:iCs/>
          <w:sz w:val="24"/>
          <w:szCs w:val="24"/>
          <w:lang w:val="id-ID"/>
        </w:rPr>
        <w:t xml:space="preserve">  </w:t>
      </w:r>
      <w:r>
        <w:rPr>
          <w:rFonts w:ascii="Times New Roman" w:hAnsi="Times New Roman" w:cs="Times New Roman"/>
          <w:i/>
          <w:iCs/>
          <w:sz w:val="24"/>
          <w:szCs w:val="24"/>
        </w:rPr>
        <w:t>Pada Anggota Hijab Beauty Community, Malang)</w:t>
      </w:r>
      <w:r>
        <w:rPr>
          <w:rFonts w:ascii="Times New Roman" w:hAnsi="Times New Roman" w:cs="Times New Roman"/>
          <w:iCs/>
          <w:sz w:val="24"/>
          <w:szCs w:val="24"/>
        </w:rPr>
        <w:t xml:space="preserve">. Jurnal Mahasiswa Sosiologi Universitas </w:t>
      </w:r>
      <w:r>
        <w:rPr>
          <w:rFonts w:ascii="Times New Roman" w:hAnsi="Times New Roman" w:cs="Times New Roman"/>
          <w:iCs/>
          <w:sz w:val="24"/>
          <w:szCs w:val="24"/>
        </w:rPr>
        <w:t>Brawijaya.</w:t>
      </w:r>
    </w:p>
    <w:p w14:paraId="2DEBD9FE" w14:textId="2220BAA9"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 xml:space="preserve">D Asmita. (2019). Perilaku Konsumtif Mahasiswi Dalam Mengikuti Treans Fashion Masa Kini. </w:t>
      </w:r>
      <w:r w:rsidR="00CB630F">
        <w:rPr>
          <w:rFonts w:ascii="Times New Roman" w:hAnsi="Times New Roman" w:cs="Times New Roman"/>
          <w:iCs/>
          <w:sz w:val="24"/>
          <w:szCs w:val="24"/>
          <w:lang w:val="id-ID"/>
        </w:rPr>
        <w:t xml:space="preserve">   </w:t>
      </w:r>
      <w:r>
        <w:rPr>
          <w:rFonts w:ascii="Times New Roman" w:hAnsi="Times New Roman" w:cs="Times New Roman"/>
          <w:iCs/>
          <w:sz w:val="24"/>
          <w:szCs w:val="24"/>
        </w:rPr>
        <w:t>Jurnal Perspektif. 2(2), 91-96.</w:t>
      </w:r>
    </w:p>
    <w:p w14:paraId="4C16B67F" w14:textId="27406900"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Erotis. (2019). Landasan Teori Pengertian Trens Dan Fashion. Jurnal Tegnologi kerumah</w:t>
      </w:r>
      <w:r w:rsidR="00CB630F">
        <w:rPr>
          <w:rFonts w:ascii="Times New Roman" w:hAnsi="Times New Roman" w:cs="Times New Roman"/>
          <w:iCs/>
          <w:sz w:val="24"/>
          <w:szCs w:val="24"/>
          <w:lang w:val="id-ID"/>
        </w:rPr>
        <w:t xml:space="preserve"> </w:t>
      </w:r>
      <w:r>
        <w:rPr>
          <w:rFonts w:ascii="Times New Roman" w:hAnsi="Times New Roman" w:cs="Times New Roman"/>
          <w:iCs/>
          <w:sz w:val="24"/>
          <w:szCs w:val="24"/>
        </w:rPr>
        <w:t>tanggaan. 1(8), 791-798.</w:t>
      </w:r>
    </w:p>
    <w:p w14:paraId="1E63FC15" w14:textId="48B9A9C8"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Haryanto Soed</w:t>
      </w:r>
      <w:r>
        <w:rPr>
          <w:rFonts w:ascii="Times New Roman" w:hAnsi="Times New Roman" w:cs="Times New Roman"/>
          <w:iCs/>
          <w:sz w:val="24"/>
          <w:szCs w:val="24"/>
        </w:rPr>
        <w:t>jatmiko, Saya Berbelanja, Maka Saya Ada Ketika Konsumsi dan Desain Menjadi Gaya Hidup Konsumeris, Yogyakarta: Jalasutra,2008.</w:t>
      </w:r>
    </w:p>
    <w:p w14:paraId="7CCA7237"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Ibrahim, Idy Subandi (Ed.), (2004). Lifestyle Ectasy, Jalasutra, Yogyakarta.</w:t>
      </w:r>
    </w:p>
    <w:p w14:paraId="7D8C97D8"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IKP Undip. (2018). Fashion Sebagai Komunitas Sosial D</w:t>
      </w:r>
      <w:r>
        <w:rPr>
          <w:rFonts w:ascii="Times New Roman" w:hAnsi="Times New Roman" w:cs="Times New Roman"/>
          <w:iCs/>
          <w:sz w:val="24"/>
          <w:szCs w:val="24"/>
        </w:rPr>
        <w:t>i Kalangan Mahasiswa. Jurnal Pengembangan Humaniora. 14(3).</w:t>
      </w:r>
    </w:p>
    <w:p w14:paraId="15AA4104"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Ivon Sandya Sari Putri. (2020). Jurnal Riset Bisnis Dan Inventasi. 6(1).</w:t>
      </w:r>
    </w:p>
    <w:p w14:paraId="3F8D008F"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K Nisa. (2017). Trend Fashion Hijab Terhadap Konsep Diri Hijabers Komunitas Hijab Medan. Jurnal Interaksi. 1(1).</w:t>
      </w:r>
    </w:p>
    <w:p w14:paraId="1F5B3A14"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 xml:space="preserve">M Maha. (2021). Trend Fashion Muslim Di Indonesia Saat  Ini Dan Kesesuainnya Dengan Syariat Islam. Jurnal Qiema </w:t>
      </w:r>
      <w:r>
        <w:rPr>
          <w:rFonts w:ascii="Times New Roman" w:hAnsi="Times New Roman" w:cs="Times New Roman"/>
          <w:i/>
          <w:iCs/>
          <w:sz w:val="24"/>
          <w:szCs w:val="24"/>
        </w:rPr>
        <w:t>(Qomaruddin Islam Economy Magazine).</w:t>
      </w:r>
      <w:r>
        <w:rPr>
          <w:rFonts w:ascii="Times New Roman" w:hAnsi="Times New Roman" w:cs="Times New Roman"/>
          <w:iCs/>
          <w:sz w:val="24"/>
          <w:szCs w:val="24"/>
        </w:rPr>
        <w:t>7(2). 224-236.</w:t>
      </w:r>
    </w:p>
    <w:p w14:paraId="09CFD9BA"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 xml:space="preserve">Mulali, A. (2009). Hijab fashion and Islamic clothing: Hot and trendy. Retrieved from </w:t>
      </w:r>
    </w:p>
    <w:p w14:paraId="05E05A7D"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www.id</w:t>
      </w:r>
      <w:r>
        <w:rPr>
          <w:rFonts w:ascii="Times New Roman" w:hAnsi="Times New Roman" w:cs="Times New Roman"/>
          <w:iCs/>
          <w:sz w:val="24"/>
          <w:szCs w:val="24"/>
        </w:rPr>
        <w:t>eamarketers.com</w:t>
      </w:r>
    </w:p>
    <w:p w14:paraId="0AFC1D71"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R Hendariningrum. (2008). Fashion Dan Gaya Hidup : Identitas Dan Komunikasi. Jurnal Ilmu Komunikasi. 6(2).</w:t>
      </w:r>
    </w:p>
    <w:p w14:paraId="05023C17" w14:textId="77777777" w:rsidR="00A62B0B" w:rsidRDefault="00B01B94" w:rsidP="00CB630F">
      <w:pPr>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lastRenderedPageBreak/>
        <w:t>Pelangi, Dian. (2012). Hijab Street Style. Jakarta: PT. Gramedia Pustaka Utama.</w:t>
      </w:r>
    </w:p>
    <w:p w14:paraId="41C7EF22" w14:textId="77777777" w:rsidR="00A62B0B" w:rsidRDefault="00B01B94" w:rsidP="00CB630F">
      <w:pPr>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P Prijana. (2015). Internet Dan Gaya Fashion Mahasisw</w:t>
      </w:r>
      <w:r>
        <w:rPr>
          <w:rFonts w:ascii="Times New Roman" w:hAnsi="Times New Roman" w:cs="Times New Roman"/>
          <w:iCs/>
          <w:sz w:val="24"/>
          <w:szCs w:val="24"/>
        </w:rPr>
        <w:t xml:space="preserve">a. Jurnal Unpad. </w:t>
      </w:r>
    </w:p>
    <w:p w14:paraId="2E2DCEB5" w14:textId="77777777" w:rsidR="00A62B0B" w:rsidRDefault="00B01B94" w:rsidP="00CB630F">
      <w:pPr>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Shahab, Husein. (2013). Hijab Menurut Al-Quran dan Al-Sunnah. Bandung: Mizan Media Utama.</w:t>
      </w:r>
    </w:p>
    <w:p w14:paraId="2E5FCA0D" w14:textId="77777777" w:rsidR="00A62B0B" w:rsidRDefault="00B01B94" w:rsidP="00CB630F">
      <w:pPr>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Shihab, M.Quraish. (2004). Jilbab: Pakaian Wanita Muslimah. Jakarta: Lentera Hati.</w:t>
      </w:r>
    </w:p>
    <w:p w14:paraId="2BD71576" w14:textId="77777777" w:rsidR="00A62B0B" w:rsidRDefault="00B01B94" w:rsidP="00CB630F">
      <w:pPr>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S Syahridawaty. (2020). Fenomena Fashion Hijab Dan Niqab Prespekt</w:t>
      </w:r>
      <w:r>
        <w:rPr>
          <w:rFonts w:ascii="Times New Roman" w:hAnsi="Times New Roman" w:cs="Times New Roman"/>
          <w:iCs/>
          <w:sz w:val="24"/>
          <w:szCs w:val="24"/>
        </w:rPr>
        <w:t>if Tafsir Maqasidi. Jurnal Ilmu-Ilmu Ushuluddin. 22(2), hlm 85.</w:t>
      </w:r>
    </w:p>
    <w:p w14:paraId="755F274E" w14:textId="77777777" w:rsidR="00A62B0B"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S Wulandari. (2018). Pengaruh Fashion Hijab Terhadap Perilaku Konsumtif Mahasiswi Fakultas Ekonomi Dan Bisnis Islam. UIN STS Jambi (2018).</w:t>
      </w:r>
    </w:p>
    <w:p w14:paraId="1D94B0A3" w14:textId="1EDDEBA5" w:rsidR="00A62B0B" w:rsidRPr="00CB630F" w:rsidRDefault="00B01B94" w:rsidP="00CB630F">
      <w:pPr>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t>Y Mahmud. (2020). Hijab Sebagai Gaya Hidup Wanita Mod</w:t>
      </w:r>
      <w:r>
        <w:rPr>
          <w:rFonts w:ascii="Times New Roman" w:hAnsi="Times New Roman" w:cs="Times New Roman"/>
          <w:iCs/>
          <w:sz w:val="24"/>
          <w:szCs w:val="24"/>
        </w:rPr>
        <w:t>ern Di Kalangan Mahasiswi Fakultas Ilmu Sosial Dan Politik Universitas Sam Ratualangi. Jurnal Holistik. 13(3).</w:t>
      </w:r>
    </w:p>
    <w:p w14:paraId="6C492D63" w14:textId="77777777" w:rsidR="00A62B0B" w:rsidRDefault="00B01B94" w:rsidP="00CB630F">
      <w:pPr>
        <w:widowControl w:val="0"/>
        <w:autoSpaceDE w:val="0"/>
        <w:autoSpaceDN w:val="0"/>
        <w:adjustRightInd w:val="0"/>
        <w:spacing w:line="360" w:lineRule="auto"/>
        <w:ind w:left="426"/>
        <w:rPr>
          <w:rFonts w:ascii="Times New Roman" w:hAnsi="Times New Roman" w:cs="Times New Roman"/>
          <w:noProof/>
          <w:sz w:val="24"/>
          <w:szCs w:val="24"/>
        </w:rPr>
      </w:pP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ADDIN Mendeley Bibliography CSL_BIBLIOGRAPHY </w:instrText>
      </w:r>
      <w:r>
        <w:rPr>
          <w:rFonts w:ascii="Times New Roman" w:hAnsi="Times New Roman" w:cs="Times New Roman"/>
          <w:iCs/>
          <w:sz w:val="24"/>
          <w:szCs w:val="24"/>
        </w:rPr>
        <w:fldChar w:fldCharType="separate"/>
      </w:r>
      <w:r>
        <w:rPr>
          <w:rFonts w:ascii="Times New Roman" w:hAnsi="Times New Roman" w:cs="Times New Roman"/>
          <w:noProof/>
          <w:sz w:val="24"/>
          <w:szCs w:val="24"/>
        </w:rPr>
        <w:t xml:space="preserve">Hendariningrum, Retno, and M. Edy Susilo. “Fashion Dan Gaya Hidup : Identitas Dan Komunikasi.” </w:t>
      </w:r>
      <w:r>
        <w:rPr>
          <w:rFonts w:ascii="Times New Roman" w:hAnsi="Times New Roman" w:cs="Times New Roman"/>
          <w:i/>
          <w:iCs/>
          <w:noProof/>
          <w:sz w:val="24"/>
          <w:szCs w:val="24"/>
        </w:rPr>
        <w:t>Ilmu</w:t>
      </w:r>
      <w:r>
        <w:rPr>
          <w:rFonts w:ascii="Times New Roman" w:hAnsi="Times New Roman" w:cs="Times New Roman"/>
          <w:i/>
          <w:iCs/>
          <w:noProof/>
          <w:sz w:val="24"/>
          <w:szCs w:val="24"/>
        </w:rPr>
        <w:t xml:space="preserve"> Komunikasi</w:t>
      </w:r>
      <w:r>
        <w:rPr>
          <w:rFonts w:ascii="Times New Roman" w:hAnsi="Times New Roman" w:cs="Times New Roman"/>
          <w:noProof/>
          <w:sz w:val="24"/>
          <w:szCs w:val="24"/>
        </w:rPr>
        <w:t xml:space="preserve"> 6, no. 2 (2008): 26. http://jurnal.upnyk.ac.id/index.php/komunikasi/article/viewFile/38/42.</w:t>
      </w:r>
    </w:p>
    <w:p w14:paraId="4E5F1671" w14:textId="77777777" w:rsidR="00A62B0B" w:rsidRDefault="00B01B94" w:rsidP="00CB630F">
      <w:pPr>
        <w:widowControl w:val="0"/>
        <w:autoSpaceDE w:val="0"/>
        <w:autoSpaceDN w:val="0"/>
        <w:adjustRightInd w:val="0"/>
        <w:spacing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Lailiya, Sudarto Mafidatul. “Implikasi Trend Fashion Terhadap Perilkau Sosial Calon Pendidik (Studi Kasus Pada Mahasiswa Program Studi Pendidikan Agama </w:t>
      </w:r>
      <w:r>
        <w:rPr>
          <w:rFonts w:ascii="Times New Roman" w:hAnsi="Times New Roman" w:cs="Times New Roman"/>
          <w:noProof/>
          <w:sz w:val="24"/>
          <w:szCs w:val="24"/>
        </w:rPr>
        <w:t xml:space="preserve">Islam IAIN Kediri).” </w:t>
      </w:r>
      <w:r>
        <w:rPr>
          <w:rFonts w:ascii="Times New Roman" w:hAnsi="Times New Roman" w:cs="Times New Roman"/>
          <w:i/>
          <w:iCs/>
          <w:noProof/>
          <w:sz w:val="24"/>
          <w:szCs w:val="24"/>
        </w:rPr>
        <w:t>Skripsi, IAIN Salatiga</w:t>
      </w:r>
      <w:r>
        <w:rPr>
          <w:rFonts w:ascii="Times New Roman" w:hAnsi="Times New Roman" w:cs="Times New Roman"/>
          <w:noProof/>
          <w:sz w:val="24"/>
          <w:szCs w:val="24"/>
        </w:rPr>
        <w:t xml:space="preserve"> 1, no. Viii (2020): 1–98.</w:t>
      </w:r>
    </w:p>
    <w:p w14:paraId="30ECC10C" w14:textId="77777777" w:rsidR="00A62B0B" w:rsidRDefault="00B01B94" w:rsidP="00CB630F">
      <w:pPr>
        <w:widowControl w:val="0"/>
        <w:autoSpaceDE w:val="0"/>
        <w:autoSpaceDN w:val="0"/>
        <w:adjustRightInd w:val="0"/>
        <w:spacing w:line="360" w:lineRule="auto"/>
        <w:ind w:left="426"/>
        <w:rPr>
          <w:rFonts w:ascii="Times New Roman" w:hAnsi="Times New Roman" w:cs="Times New Roman"/>
          <w:noProof/>
          <w:sz w:val="24"/>
          <w:szCs w:val="24"/>
        </w:rPr>
      </w:pPr>
      <w:r>
        <w:rPr>
          <w:rFonts w:ascii="Times New Roman" w:hAnsi="Times New Roman" w:cs="Times New Roman"/>
          <w:noProof/>
          <w:sz w:val="24"/>
          <w:szCs w:val="24"/>
        </w:rPr>
        <w:t xml:space="preserve">Rahayu, Septi. </w:t>
      </w:r>
      <w:r>
        <w:rPr>
          <w:rFonts w:ascii="Times New Roman" w:hAnsi="Times New Roman" w:cs="Times New Roman"/>
          <w:i/>
          <w:iCs/>
          <w:noProof/>
          <w:sz w:val="24"/>
          <w:szCs w:val="24"/>
        </w:rPr>
        <w:t>Pengaruh Trend Fashion Dan Pergaulan Terhadap Gaya Hidup Konsumtif Pada Mahasiswi Fakultas Ekonomi Dan Bisnis Islam UIN</w:t>
      </w:r>
      <w:r>
        <w:rPr>
          <w:rFonts w:ascii="Times New Roman" w:hAnsi="Times New Roman" w:cs="Times New Roman"/>
          <w:noProof/>
          <w:sz w:val="24"/>
          <w:szCs w:val="24"/>
        </w:rPr>
        <w:t>, 2020. http://repository.uinjambi.ac.id/4827/1/repo</w:t>
      </w:r>
      <w:r>
        <w:rPr>
          <w:rFonts w:ascii="Times New Roman" w:hAnsi="Times New Roman" w:cs="Times New Roman"/>
          <w:noProof/>
          <w:sz w:val="24"/>
          <w:szCs w:val="24"/>
        </w:rPr>
        <w:t>sitory skripsi SEPTI.pdf.</w:t>
      </w:r>
    </w:p>
    <w:p w14:paraId="05B6B497" w14:textId="77777777" w:rsidR="00A62B0B" w:rsidRDefault="00B01B94" w:rsidP="00CB630F">
      <w:pPr>
        <w:widowControl w:val="0"/>
        <w:autoSpaceDE w:val="0"/>
        <w:autoSpaceDN w:val="0"/>
        <w:adjustRightInd w:val="0"/>
        <w:spacing w:line="360" w:lineRule="auto"/>
        <w:ind w:left="426"/>
        <w:rPr>
          <w:rFonts w:ascii="Times New Roman" w:hAnsi="Times New Roman" w:cs="Times New Roman"/>
          <w:noProof/>
          <w:sz w:val="24"/>
        </w:rPr>
      </w:pPr>
      <w:r>
        <w:rPr>
          <w:rFonts w:ascii="Times New Roman" w:hAnsi="Times New Roman" w:cs="Times New Roman"/>
          <w:noProof/>
          <w:sz w:val="24"/>
          <w:szCs w:val="24"/>
        </w:rPr>
        <w:t xml:space="preserve">Santi Deliani Rahmawati, Halimatus Saidah. </w:t>
      </w:r>
      <w:r>
        <w:rPr>
          <w:rFonts w:ascii="Times New Roman" w:hAnsi="Times New Roman" w:cs="Times New Roman"/>
          <w:i/>
          <w:iCs/>
          <w:noProof/>
          <w:sz w:val="24"/>
          <w:szCs w:val="24"/>
        </w:rPr>
        <w:t>Pengaruh Trend Fashion Dan Pengetahuan Budaya Terhadap Keputusan Pembelian Batik Di Kampung Batik Semarang</w:t>
      </w:r>
      <w:r>
        <w:rPr>
          <w:rFonts w:ascii="Times New Roman" w:hAnsi="Times New Roman" w:cs="Times New Roman"/>
          <w:noProof/>
          <w:sz w:val="24"/>
          <w:szCs w:val="24"/>
        </w:rPr>
        <w:t xml:space="preserve">. Vol. 3, 2020. </w:t>
      </w:r>
      <w:r>
        <w:rPr>
          <w:rFonts w:ascii="Times New Roman" w:hAnsi="Times New Roman" w:cs="Times New Roman"/>
          <w:noProof/>
          <w:sz w:val="24"/>
          <w:szCs w:val="24"/>
        </w:rPr>
        <w:t>http://repositorio.unan.edu.ni/2986/1/5624.pdf.</w:t>
      </w:r>
    </w:p>
    <w:p w14:paraId="4D3AC66B" w14:textId="77777777" w:rsidR="00A62B0B" w:rsidRDefault="00B01B94" w:rsidP="00CB630F">
      <w:pPr>
        <w:pStyle w:val="ListParagraph"/>
        <w:tabs>
          <w:tab w:val="left" w:pos="3181"/>
        </w:tabs>
        <w:spacing w:line="360" w:lineRule="auto"/>
        <w:ind w:left="426"/>
        <w:jc w:val="both"/>
        <w:rPr>
          <w:rFonts w:ascii="Times New Roman" w:hAnsi="Times New Roman" w:cs="Times New Roman"/>
          <w:iCs/>
          <w:sz w:val="24"/>
          <w:szCs w:val="24"/>
        </w:rPr>
      </w:pPr>
      <w:r>
        <w:rPr>
          <w:rFonts w:ascii="Times New Roman" w:hAnsi="Times New Roman" w:cs="Times New Roman"/>
          <w:iCs/>
          <w:sz w:val="24"/>
          <w:szCs w:val="24"/>
        </w:rPr>
        <w:fldChar w:fldCharType="end"/>
      </w:r>
    </w:p>
    <w:p w14:paraId="62DACE3C" w14:textId="77777777" w:rsidR="00A62B0B" w:rsidRDefault="00A62B0B">
      <w:pPr>
        <w:pStyle w:val="ListParagraph"/>
        <w:spacing w:line="360" w:lineRule="auto"/>
        <w:jc w:val="both"/>
        <w:rPr>
          <w:rFonts w:ascii="Times New Roman" w:hAnsi="Times New Roman" w:cs="Times New Roman"/>
          <w:iCs/>
          <w:sz w:val="24"/>
          <w:szCs w:val="24"/>
        </w:rPr>
      </w:pPr>
    </w:p>
    <w:p w14:paraId="7F26CC0E" w14:textId="77777777" w:rsidR="00A62B0B" w:rsidRDefault="00A62B0B">
      <w:pPr>
        <w:spacing w:line="360" w:lineRule="auto"/>
        <w:jc w:val="both"/>
        <w:rPr>
          <w:rFonts w:ascii="Times New Roman" w:hAnsi="Times New Roman" w:cs="Times New Roman"/>
          <w:b/>
          <w:iCs/>
          <w:sz w:val="24"/>
          <w:szCs w:val="24"/>
        </w:rPr>
      </w:pPr>
    </w:p>
    <w:sectPr w:rsidR="00A62B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B7E364" w14:textId="77777777" w:rsidR="00B01B94" w:rsidRDefault="00B01B94">
      <w:pPr>
        <w:spacing w:after="0" w:line="240" w:lineRule="auto"/>
      </w:pPr>
      <w:r>
        <w:separator/>
      </w:r>
    </w:p>
  </w:endnote>
  <w:endnote w:type="continuationSeparator" w:id="0">
    <w:p w14:paraId="60DA4F07" w14:textId="77777777" w:rsidR="00B01B94" w:rsidRDefault="00B01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A1F109" w14:textId="77777777" w:rsidR="00B01B94" w:rsidRDefault="00B01B94">
      <w:pPr>
        <w:spacing w:after="0" w:line="240" w:lineRule="auto"/>
      </w:pPr>
      <w:r>
        <w:separator/>
      </w:r>
    </w:p>
  </w:footnote>
  <w:footnote w:type="continuationSeparator" w:id="0">
    <w:p w14:paraId="029CFDD8" w14:textId="77777777" w:rsidR="00B01B94" w:rsidRDefault="00B01B94">
      <w:pPr>
        <w:spacing w:after="0" w:line="240" w:lineRule="auto"/>
      </w:pPr>
      <w:r>
        <w:continuationSeparator/>
      </w:r>
    </w:p>
  </w:footnote>
  <w:footnote w:id="1">
    <w:p w14:paraId="03896431" w14:textId="77777777" w:rsidR="00A62B0B" w:rsidRDefault="00B01B94">
      <w:pPr>
        <w:pStyle w:val="FootnoteText"/>
      </w:pPr>
      <w:r>
        <w:rPr>
          <w:rStyle w:val="FootnoteReference"/>
        </w:rPr>
        <w:footnoteRef/>
      </w:r>
      <w:r>
        <w:t xml:space="preserve"> </w:t>
      </w:r>
      <w:r>
        <w:fldChar w:fldCharType="begin"/>
      </w:r>
      <w:r>
        <w:instrText>ADDIN CSL_CITATION {"citationItems":[{"id":"ITEM-1","itemData":{"ISBN":"1975082920050","abstract":"nd Fashion (X1) berpengaruh signifikan terhadap gaya hidup konsumtif (Y) karena T hitug &gt; T tabel ata</w:instrText>
      </w:r>
      <w:r>
        <w:instrText>u 1.696 &gt; 1.665. Jika Trend Fashion membuat tingakat gaya hidup konsumtif meningkat, maka dapat disimpulkan Ha diterima dan H0 ditolak atau dengan kata lain ahwa variabel trend fashion mempunyai pengaruh signifikan terhadap Gaya Hidup Konsumtif. Kemudian d</w:instrText>
      </w:r>
      <w:r>
        <w:instrText>ari variabel pergaulan (X2) berpengaruh signifikan terhadap Gaya Hidup Konsumtif (Y) karena T hitung &gt; T tabel atau 24.966 &gt; 1.665, jika Pergaulan membuat Gaya Hidup Konsumtif meningkat , maka dapat disimpulkan Ha diterima dan H0 ditolak atau dengan kata l</w:instrText>
      </w:r>
      <w:r>
        <w:instrText>ain bahwa variabel Pergaulan mempunyai pengaruh yang signifikan terhadap Gaya Hidup Konsumtif Mahasiswi Fakultas Ekonomi dan Bisnis Islam. Nilai adjusted R square yaitu menunjukan bahwa 87,1% variabel gaya hidup konsumtif dapat dijelaskan oleh seluruh vari</w:instrText>
      </w:r>
      <w:r>
        <w:instrText>abel yang diigunakan dalam penelitian ini yaitu Trend fashion dan Pergaulan. Sedangkan 12,9 % variabel Gaya Hidup Konsumtif dijelaskan variabel lain yang tidak diamati dalam penelitian ini.","author":[{"dropping-particle":"","family":"Rahayu","given":"Sept</w:instrText>
      </w:r>
      <w:r>
        <w:instrText xml:space="preserve">i","non-dropping-particle":"","parse-names":false,"suffix":""}],"id":"ITEM-1","issued":{"date-parts":[["2020"]]},"number-of-pages":"104","title":"Pengaruh Trend Fashion dan Pergaulan terhadap Gaya Hidup Konsumtif pada Mahasiswi Fakultas Ekonomi dan Bisnis </w:instrText>
      </w:r>
      <w:r>
        <w:instrText>Islam UIN","type":"book"},"uris":["http://www.mendeley.com/documents/?uuid=5509d56a-09e9-4bcc-b389-cf1175f441ed"]}],"mendeley":{"formattedCitation":"Septi Rahayu, &lt;i&gt;Pengaruh Trend Fashion Dan Pergaulan Terhadap Gaya Hidup Konsumtif Pada Mahasiswi Fakultas</w:instrText>
      </w:r>
      <w:r>
        <w:instrText xml:space="preserve"> Ekonomi Dan Bisnis Islam UIN&lt;/i&gt;, 2020, http://repository.uinjambi.ac.id/4827/1/repository skripsi SEPTI.pdf.","plainTextFormattedCitation":"Septi Rahayu, Pengaruh Trend Fashion Dan Pergaulan Terhadap Gaya Hidup Konsumtif Pada Mahasiswi Fakultas Ekonomi D</w:instrText>
      </w:r>
      <w:r>
        <w:instrText>an Bisnis Islam UIN, 2020, http://repository.uinjambi.ac.id/4827/1/repository skripsi SEPTI.pdf."},"properties":{"noteIndex":1},"schema":"https://github.com/citation-style-language/schema/raw/master/csl-citation.json"}</w:instrText>
      </w:r>
      <w:r>
        <w:fldChar w:fldCharType="separate"/>
      </w:r>
      <w:r>
        <w:rPr>
          <w:noProof/>
        </w:rPr>
        <w:t xml:space="preserve">Septi Rahayu, </w:t>
      </w:r>
      <w:r>
        <w:rPr>
          <w:i/>
          <w:noProof/>
        </w:rPr>
        <w:t>Pengaruh Trend Fashion D</w:t>
      </w:r>
      <w:r>
        <w:rPr>
          <w:i/>
          <w:noProof/>
        </w:rPr>
        <w:t>an Pergaulan Terhadap Gaya Hidup Konsumtif Pada Mahasiswi Fakultas Ekonomi Dan Bisnis Islam UIN</w:t>
      </w:r>
      <w:r>
        <w:rPr>
          <w:noProof/>
        </w:rPr>
        <w:t>, 2020, http://repository.uinjambi.ac.id/4827/1/repository skripsi SEPTI.pdf.</w:t>
      </w:r>
      <w:r>
        <w:fldChar w:fldCharType="end"/>
      </w:r>
    </w:p>
  </w:footnote>
  <w:footnote w:id="2">
    <w:p w14:paraId="48D54BB8" w14:textId="77777777" w:rsidR="00A62B0B" w:rsidRDefault="00B01B94">
      <w:pPr>
        <w:pStyle w:val="FootnoteText"/>
      </w:pPr>
      <w:r>
        <w:rPr>
          <w:rStyle w:val="FootnoteReference"/>
        </w:rPr>
        <w:footnoteRef/>
      </w:r>
      <w:r>
        <w:t xml:space="preserve"> </w:t>
      </w:r>
      <w:r>
        <w:fldChar w:fldCharType="begin"/>
      </w:r>
      <w:r>
        <w:instrText>ADDIN CSL_CITATION {"citationItems":[{"id":"ITEM-1","itemData":{"abstract":"Pr</w:instrText>
      </w:r>
      <w:r>
        <w:instrText>edicting the binding mode of flexible polypeptides to proteins is an important task that falls outside the domain of applicability of most small molecule and protein−protein docking tools. Here, we test the small molecule flexible ligand docking program Gl</w:instrText>
      </w:r>
      <w:r>
        <w:instrText>ide on a set of 19 non-α-helical peptides and systematically improve pose prediction accuracy bynhancing Glide sampling for flexible polypeptides. In addition, scoring of the p</w:instrText>
      </w:r>
      <w:r>
        <w:rPr>
          <w:rFonts w:hint="eastAsia"/>
        </w:rPr>
        <w:instrText>oses was improved by post-processing with physics-based implicit solvent MM- GBS</w:instrText>
      </w:r>
      <w:r>
        <w:rPr>
          <w:rFonts w:hint="eastAsia"/>
        </w:rPr>
        <w:instrText xml:space="preserve">A calculations. Using the best RMSD among the top 10 scoring poses as a metric, the success rate (RMSD </w:instrText>
      </w:r>
      <w:r>
        <w:rPr>
          <w:rFonts w:hint="eastAsia"/>
        </w:rPr>
        <w:instrText>≤</w:instrText>
      </w:r>
      <w:r>
        <w:rPr>
          <w:rFonts w:hint="eastAsia"/>
        </w:rPr>
        <w:instrText xml:space="preserve"> 2.0 Å for the interface backbone atoms) increased from 21% with defaul</w:instrText>
      </w:r>
      <w:r>
        <w:instrText>t Glide SP settings to 58% with the enhanced peptide sampling and scoring protoco</w:instrText>
      </w:r>
      <w:r>
        <w:instrText>l in the case of redocking to the native protein structure. This approaches the accuracy of the recently developed Rosetta FlexPepDock method (63% success for these 19 peptides) while being over 100 times faster. Cross-docking was performed for a subset of</w:instrText>
      </w:r>
      <w:r>
        <w:instrText xml:space="preserve"> cases where an unbound receptor structure was available, and in that case, 40% of peptides were docked successfully. We analyze the results and find that the optimized polypeptide protocol is most accurate for extended peptides of limited size and number </w:instrText>
      </w:r>
      <w:r>
        <w:instrText>of formal charges, defining a domain of applicability for this approach.","author":[{"dropping-particle":"","family":"Lailiya","given":"Sudarto Mafidatul","non-dropping-particle":"","parse-names":false,"suffix":""}],"container-title":"Skripsi, IAIN Salatig</w:instrText>
      </w:r>
      <w:r>
        <w:instrText>a","id":"ITEM-1","issue":"Viii","issued":{"date-parts":[["2020"]]},"page":"1-98","title":"Implikasi Trend Fashion Terhadap Perilkau Sosial Calon Pendidik (Studi Kasus pada Mahasiswa Program Studi Pendidikan Agama Islam IAIN Kediri)","type":"article-journal</w:instrText>
      </w:r>
      <w:r>
        <w:instrText>","volume":"1"},"uris":["http://www.mendeley.com/documents/?uuid=97e262d4-e89a-4371-9ba7-bb987116735b"]}],"mendeley":{"formattedCitation":"Sudarto Mafidatul Lailiya, “Implikasi Trend Fashion Terhadap Perilkau Sosial Calon Pendidik (Studi Kasus Pada Mahasis</w:instrText>
      </w:r>
      <w:r>
        <w:instrText>wa Program Studi Pendidikan Agama Islam IAIN Kediri),” &lt;i&gt;Skripsi, IAIN Salatiga&lt;/i&gt; 1, no. Viii (2020): 1–98.","plainTextFormattedCitation":"Sudarto Mafidatul Lailiya, “Implikasi Trend Fashion Terhadap Perilkau Sosial Calon Pendidik (Studi Kasus Pada Maha</w:instrText>
      </w:r>
      <w:r>
        <w:instrText>siswa Program Studi Pendidikan Agama Islam IAIN Kediri),” Skripsi, IAIN Salatiga 1, no. Viii (2020): 1–98.","previouslyFormattedCitation":"Sudarto Mafidatul Lailiya, “Implikasi Trend Fashion Terhadap Perilkau Sosial Calon Pendidik (Studi Kasus Pada Mahasis</w:instrText>
      </w:r>
      <w:r>
        <w:instrText>wa Program Studi Pendidikan Agama Islam IAIN Kediri),” &lt;i&gt;Skripsi, IAIN Salatiga&lt;/i&gt; 1, no. Viii (2020): 1–98."},"properties":{"noteIndex":2},"schema":"https://github.com/citation-style-language/schema/raw/master/csl-citation.json"}</w:instrText>
      </w:r>
      <w:r>
        <w:fldChar w:fldCharType="separate"/>
      </w:r>
      <w:r>
        <w:rPr>
          <w:noProof/>
        </w:rPr>
        <w:t>Sudarto Mafidatul Lailiy</w:t>
      </w:r>
      <w:r>
        <w:rPr>
          <w:noProof/>
        </w:rPr>
        <w:t xml:space="preserve">a, “Implikasi Trend Fashion Terhadap Perilkau Sosial Calon Pendidik (Studi Kasus Pada Mahasiswa Program Studi Pendidikan Agama Islam IAIN Kediri),” </w:t>
      </w:r>
      <w:r>
        <w:rPr>
          <w:i/>
          <w:noProof/>
        </w:rPr>
        <w:t>Skripsi, IAIN Salatiga</w:t>
      </w:r>
      <w:r>
        <w:rPr>
          <w:noProof/>
        </w:rPr>
        <w:t xml:space="preserve"> 1, no. Viii (2020): 1–98.</w:t>
      </w:r>
      <w:r>
        <w:fldChar w:fldCharType="end"/>
      </w:r>
    </w:p>
  </w:footnote>
  <w:footnote w:id="3">
    <w:p w14:paraId="39C6BA38" w14:textId="77777777" w:rsidR="00A62B0B" w:rsidRDefault="00B01B94">
      <w:pPr>
        <w:pStyle w:val="FootnoteText"/>
      </w:pPr>
      <w:r>
        <w:rPr>
          <w:rStyle w:val="FootnoteReference"/>
        </w:rPr>
        <w:footnoteRef/>
      </w:r>
      <w:r>
        <w:t xml:space="preserve"> </w:t>
      </w:r>
      <w:r>
        <w:fldChar w:fldCharType="begin"/>
      </w:r>
      <w:r>
        <w:instrText xml:space="preserve">ADDIN CSL_CITATION </w:instrText>
      </w:r>
      <w:r>
        <w:instrText>{"citationItems":[{"id":"ITEM-1","itemData":{"ISBN":"1975082920050","abstract":"nd Fashion (X1) berpengaruh signifikan terhadap gaya hidup konsumtif (Y) karena T hitug &gt; T tabel atau 1.696 &gt; 1.665. Jika Trend Fashion membuat tingakat gaya hidup konsumtif m</w:instrText>
      </w:r>
      <w:r>
        <w:instrText>eningkat, maka dapat disimpulkan Ha diterima dan H0 ditolak atau dengan kata lain ahwa variabel trend fashion mempunyai pengaruh signifikan terhadap Gaya Hidup Konsumtif. Kemudian dari variabel pergaulan (X2) berpengaruh signifikan terhadap Gaya Hidup Kons</w:instrText>
      </w:r>
      <w:r>
        <w:instrText>umtif (Y) karena T hitung &gt; T tabel atau 24.966 &gt; 1.665, jika Pergaulan membuat Gaya Hidup Konsumtif meningkat , maka dapat disimpulkan Ha diterima dan H0 ditolak atau dengan kata lain bahwa variabel Pergaulan mempunyai pengaruh yang signifikan terhadap Ga</w:instrText>
      </w:r>
      <w:r>
        <w:instrText>ya Hidup Konsumtif Mahasiswi Fakultas Ekonomi dan Bisnis Islam. Nilai adjusted R square yaitu menunjukan bahwa 87,1% variabel gaya hidup konsumtif dapat dijelaskan oleh seluruh variabel yang diigunakan dalam penelitian ini yaitu Trend fashion dan Pergaulan</w:instrText>
      </w:r>
      <w:r>
        <w:instrText>. Sedangkan 12,9 % variabel Gaya Hidup Konsumtif dijelaskan variabel lain yang tidak diamati dalam penelitian ini.","author":[{"dropping-particle":"","family":"Rahayu","given":"Septi","non-dropping-particle":"","parse-names":false,"suffix":""}],"id":"ITEM-</w:instrText>
      </w:r>
      <w:r>
        <w:instrText>1","issued":{"date-parts":[["2020"]]},"number-of-pages":"104","title":"Pengaruh Trend Fashion dan Pergaulan terhadap Gaya Hidup Konsumtif pada Mahasiswi Fakultas Ekonomi dan Bisnis Islam UIN","type":"book"},"uris":["http://www.mendeley.com/documents/?uuid=</w:instrText>
      </w:r>
      <w:r>
        <w:instrText>5509d56a-09e9-4bcc-b389-cf1175f441ed"]}],"mendeley":{"formattedCitation":"Rahayu, &lt;i&gt;Pengaruh Trend Fashion Dan Pergaulan Terhadap Gaya Hidup Konsumtif Pada Mahasiswi Fakultas Ekonomi Dan Bisnis Islam UIN&lt;/i&gt;.","plainTextFormattedCitation":"Rahayu, Pengaru</w:instrText>
      </w:r>
      <w:r>
        <w:instrText>h Trend Fashion Dan Pergaulan Terhadap Gaya Hidup Konsumtif Pada Mahasiswi Fakultas Ekonomi Dan Bisnis Islam UIN.","previouslyFormattedCitation":"Septi Rahayu, &lt;i&gt;Pengaruh Trend Fashion Dan Pergaulan Terhadap Gaya Hidup Konsumtif Pada Mahasiswi Fakultas Ek</w:instrText>
      </w:r>
      <w:r>
        <w:instrText>onomi Dan Bisnis Islam UIN&lt;/i&gt;, 2020, http://repository.uinjambi.ac.id/4827/1/repository skripsi SEPTI.pdf."},"properties":{"noteIndex":3},"schema":"https://github.com/citation-style-language/schema/raw/master/csl-citation.json"}</w:instrText>
      </w:r>
      <w:r>
        <w:fldChar w:fldCharType="separate"/>
      </w:r>
      <w:r>
        <w:rPr>
          <w:noProof/>
        </w:rPr>
        <w:t xml:space="preserve">Rahayu, </w:t>
      </w:r>
      <w:r>
        <w:rPr>
          <w:i/>
          <w:noProof/>
        </w:rPr>
        <w:t>Pengaruh Trend Fash</w:t>
      </w:r>
      <w:r>
        <w:rPr>
          <w:i/>
          <w:noProof/>
        </w:rPr>
        <w:t>ion Dan Pergaulan Terhadap Gaya Hidup Konsumtif Pada Mahasiswi Fakultas Ekonomi Dan Bisnis Islam UIN</w:t>
      </w:r>
      <w:r>
        <w:rPr>
          <w:noProof/>
        </w:rPr>
        <w:t>.</w:t>
      </w:r>
      <w:r>
        <w:fldChar w:fldCharType="end"/>
      </w:r>
    </w:p>
  </w:footnote>
  <w:footnote w:id="4">
    <w:p w14:paraId="17E2D129" w14:textId="77777777" w:rsidR="00A62B0B" w:rsidRDefault="00B01B94">
      <w:pPr>
        <w:pStyle w:val="FootnoteText"/>
      </w:pPr>
      <w:r>
        <w:rPr>
          <w:rStyle w:val="FootnoteReference"/>
        </w:rPr>
        <w:footnoteRef/>
      </w:r>
      <w:r>
        <w:t xml:space="preserve"> </w:t>
      </w:r>
      <w:r>
        <w:fldChar w:fldCharType="begin"/>
      </w:r>
      <w:r>
        <w:instrText>ADDIN CSL_CITATION {"citationItems":[{"id":"ITEM-1","itemData":{"ISBN":"1975082920050","abstract":"nd Fashion (X1) berpengaruh signifikan terhadap ga</w:instrText>
      </w:r>
      <w:r>
        <w:instrText>ya hidup konsumtif (Y) karena T hitug &gt; T tabel atau 1.696 &gt; 1.665. Jika Trend Fashion membuat tingakat gaya hidup konsumtif meningkat, maka dapat disimpulkan Ha diterima dan H0 ditolak atau dengan kata lain ahwa variabel trend fashion mempunyai pengaruh s</w:instrText>
      </w:r>
      <w:r>
        <w:instrText>ignifikan terhadap Gaya Hidup Konsumtif. Kemudian dari variabel pergaulan (X2) berpengaruh signifikan terhadap Gaya Hidup Konsumtif (Y) karena T hitung &gt; T tabel atau 24.966 &gt; 1.665, jika Pergaulan membuat Gaya Hidup Konsumtif meningkat , maka dapat disimp</w:instrText>
      </w:r>
      <w:r>
        <w:instrText>ulkan Ha diterima dan H0 ditolak atau dengan kata lain bahwa variabel Pergaulan mempunyai pengaruh yang signifikan terhadap Gaya Hidup Konsumtif Mahasiswi Fakultas Ekonomi dan Bisnis Islam. Nilai adjusted R square yaitu menunjukan bahwa 87,1% variabel gaya</w:instrText>
      </w:r>
      <w:r>
        <w:instrText xml:space="preserve"> hidup konsumtif dapat dijelaskan oleh seluruh variabel yang diigunakan dalam penelitian ini yaitu Trend fashion dan Pergaulan. Sedangkan 12,9 % variabel Gaya Hidup Konsumtif dijelaskan variabel lain yang tidak diamati dalam penelitian ini.","author":[{"dr</w:instrText>
      </w:r>
      <w:r>
        <w:instrText>opping-particle":"","family":"Rahayu","given":"Septi","non-dropping-particle":"","parse-names":false,"suffix":""}],"id":"ITEM-1","issued":{"date-parts":[["2020"]]},"number-of-pages":"104","title":"Pengaruh Trend Fashion dan Pergaulan terhadap Gaya Hidup Ko</w:instrText>
      </w:r>
      <w:r>
        <w:instrText>nsumtif pada Mahasiswi Fakultas Ekonomi dan Bisnis Islam UIN","type":"book"},"uris":["http://www.mendeley.com/documents/?uuid=5509d56a-09e9-4bcc-b389-cf1175f441ed"]}],"mendeley":{"formattedCitation":"Ibid.","plainTextFormattedCitation":"Ibid.","previouslyF</w:instrText>
      </w:r>
      <w:r>
        <w:instrText>ormattedCitation":"Ibid."},"properties":{"noteIndex":4},"schema":"https://github.com/citation-style-language/schema/raw/master/csl-citation.json"}</w:instrText>
      </w:r>
      <w:r>
        <w:fldChar w:fldCharType="separate"/>
      </w:r>
      <w:r>
        <w:rPr>
          <w:noProof/>
        </w:rPr>
        <w:t>Ibid.</w:t>
      </w:r>
      <w:r>
        <w:fldChar w:fldCharType="end"/>
      </w:r>
    </w:p>
  </w:footnote>
  <w:footnote w:id="5">
    <w:p w14:paraId="737ECB10" w14:textId="77777777" w:rsidR="00A62B0B" w:rsidRDefault="00B01B94">
      <w:pPr>
        <w:pStyle w:val="FootnoteText"/>
      </w:pPr>
      <w:r>
        <w:rPr>
          <w:rStyle w:val="FootnoteReference"/>
        </w:rPr>
        <w:footnoteRef/>
      </w:r>
      <w:r>
        <w:t xml:space="preserve"> </w:t>
      </w:r>
      <w:r>
        <w:fldChar w:fldCharType="begin"/>
      </w:r>
      <w:r>
        <w:instrText>ADDIN CSL_CITATION {"citationItems":[{"id":"ITEM-1","itemData":{"ISBN":"1975082920050","abstract":"</w:instrText>
      </w:r>
      <w:r>
        <w:instrText>nd Fashion (X1) berpengaruh signifikan terhadap gaya hidup konsumtif (Y) karena T hitug &gt; T tabel atau 1.696 &gt; 1.665. Jika Trend Fashion membuat tingakat gaya hidup konsumtif meningkat, maka dapat disimpulkan Ha diterima dan H0 ditolak atau dengan kata lai</w:instrText>
      </w:r>
      <w:r>
        <w:instrText xml:space="preserve">n ahwa variabel trend fashion mempunyai pengaruh signifikan terhadap Gaya Hidup Konsumtif. Kemudian dari variabel pergaulan (X2) berpengaruh signifikan terhadap Gaya Hidup Konsumtif (Y) karena T hitung &gt; T tabel atau 24.966 &gt; 1.665, jika Pergaulan membuat </w:instrText>
      </w:r>
      <w:r>
        <w:instrText>Gaya Hidup Konsumtif meningkat , maka dapat disimpulkan Ha diterima dan H0 ditolak atau dengan kata lain bahwa variabel Pergaulan mempunyai pengaruh yang signifikan terhadap Gaya Hidup Konsumtif Mahasiswi Fakultas Ekonomi dan Bisnis Islam. Nilai adjusted R</w:instrText>
      </w:r>
      <w:r>
        <w:instrText xml:space="preserve"> square yaitu menunjukan bahwa 87,1% variabel gaya hidup konsumtif dapat dijelaskan oleh seluruh variabel yang diigunakan dalam penelitian ini yaitu Trend fashion dan Pergaulan. Sedangkan 12,9 % variabel Gaya Hidup Konsumtif dijelaskan variabel lain yang t</w:instrText>
      </w:r>
      <w:r>
        <w:instrText xml:space="preserve">idak diamati dalam penelitian ini.","author":[{"dropping-particle":"","family":"Rahayu","given":"Septi","non-dropping-particle":"","parse-names":false,"suffix":""}],"id":"ITEM-1","issued":{"date-parts":[["2020"]]},"number-of-pages":"104","title":"Pengaruh </w:instrText>
      </w:r>
      <w:r>
        <w:instrText>Trend Fashion dan Pergaulan terhadap Gaya Hidup Konsumtif pada Mahasiswi Fakultas Ekonomi dan Bisnis Islam UIN","type":"book"},"uris":["http://www.mendeley.com/documents/?uuid=5509d56a-09e9-4bcc-b389-cf1175f441ed"]}],"mendeley":{"formattedCitation":"Ibid."</w:instrText>
      </w:r>
      <w:r>
        <w:instrText>,"plainTextFormattedCitation":"Ibid.","previouslyFormattedCitation":"Ibid."},"properties":{"noteIndex":5},"schema":"https://github.com/citation-style-language/schema/raw/master/csl-citation.json"}</w:instrText>
      </w:r>
      <w:r>
        <w:fldChar w:fldCharType="separate"/>
      </w:r>
      <w:r>
        <w:rPr>
          <w:noProof/>
        </w:rPr>
        <w:t>Ibid.</w:t>
      </w:r>
      <w:r>
        <w:fldChar w:fldCharType="end"/>
      </w:r>
    </w:p>
  </w:footnote>
  <w:footnote w:id="6">
    <w:p w14:paraId="6241155A" w14:textId="77777777" w:rsidR="00A62B0B" w:rsidRDefault="00B01B94">
      <w:pPr>
        <w:pStyle w:val="FootnoteText"/>
      </w:pPr>
      <w:r>
        <w:rPr>
          <w:rStyle w:val="FootnoteReference"/>
        </w:rPr>
        <w:footnoteRef/>
      </w:r>
      <w:r>
        <w:t xml:space="preserve"> </w:t>
      </w:r>
      <w:r>
        <w:fldChar w:fldCharType="begin"/>
      </w:r>
      <w:r>
        <w:instrText>ADDIN CSL_CITATION {"citationItems":[{"id":"ITEM-</w:instrText>
      </w:r>
      <w:r>
        <w:instrText>1","itemData":{"ISBN":"9789586991285","abstract":"ANDI INDRA DANA SYAHPUTRA. 105961107816. 2020. Analisis Pemasaran Ikan Bandeng di Desa Mallari Kecamatan Awangpone Kabupaten Bone. Skripsi Program Studi Agribisnis Fakultas Pertanian Universitas Muhammadiya</w:instrText>
      </w:r>
      <w:r>
        <w:instrText>h Makassar. Dibimbing oleh Dr. Jumiati, S.P.,M.M. dan Rahmawati,S.Pi., M.Si. Penelitian ini merupakan jenis penelitian kualitatif dengan tujuan untuk mengetahui penerapan fungsi-fungsi pemasaran ikan bandeng, mengetahui saluran pemasaran ikan bandeng dan m</w:instrText>
      </w:r>
      <w:r>
        <w:instrText>engetahui berapa besar margin pemasaran yang diterima pelaku pemasaran ikan bandeng di Desa Mallari Kecamatan Awangpone Kabupaten Bone. Responden dalam penelitian ini adalah petani tambak sebanyak 47 orang dan pedagang perantara sebanyak 10 orang di Desa M</w:instrText>
      </w:r>
      <w:r>
        <w:instrText xml:space="preserve">allari Kecamatan Awangpone Kabupaten Bone. Pengambilan sampel menggunakan teknik sensus atau sampel jenuh. Hasil penelitian menunjukkan bahwa 1) 3 saluran yang di gunakan oleh petani tambak di Desa Mallari Kecamatan Awangpone yaitu: Saluran I terdiri dari </w:instrText>
      </w:r>
      <w:r>
        <w:instrText>petani, konsumen, saluran II terdiri dari petani, pedagang pengecer, konsumen dan saluran III petani, pedagang pengumpul, pedagang pengecer, konsumen. 2) Fungsi-fungsi pemasaran yang diterapkan oleh petani tambak ikan bandeng yaitu menunjukkan bahwa penera</w:instrText>
      </w:r>
      <w:r>
        <w:instrText>pan fungsi pertukaran, fungsi fisik, dan fungsi fasilitas tidak sepenuhnya dilakukan oleh petani. 3) Margin pemasaran yang diterima pada saluran pemasaran (II) sebesar Rp. 5000 dan pada saluran pemasaran (III) margin yang diterima sebesar Rp. 8000 yang men</w:instrText>
      </w:r>
      <w:r>
        <w:instrText>unjukkan bahwa perbedaan margin pemasaran yang diperoleh antara saluran pemasaran (II) dan saluran pemasaran (III).","author":[{"dropping-particle":"","family":"Santi Deliani Rahmawati","given":"Halimatus Saidah","non-dropping-particle":"","parse-names":fa</w:instrText>
      </w:r>
      <w:r>
        <w:instrText>lse,"suffix":""}],"id":"ITEM-1","issue":"2017","issued":{"date-parts":[["2020"]]},"number-of-pages":"54-67","title":"Pengaruh Trend Fashion dan Pengetahuan Budaya Terhadap Keputusan Pembelian Batik di Kampung Batik Semarang","type":"book","volume":"3"},"ur</w:instrText>
      </w:r>
      <w:r>
        <w:instrText>is":["http://www.mendeley.com/documents/?uuid=36c7febb-5cbf-4084-9825-9e3c01ba3a4f"]}],"mendeley":{"formattedCitation":"Halimatus Saidah Santi Deliani Rahmawati, &lt;i&gt;Pengaruh Trend Fashion Dan Pengetahuan Budaya Terhadap Keputusan Pembelian Batik Di Kampung</w:instrText>
      </w:r>
      <w:r>
        <w:instrText xml:space="preserve"> Batik Semarang&lt;/i&gt;, vol. 3, 2020, http://repositorio.unan.edu.ni/2986/1/5624.pdf.","plainTextFormattedCitation":"Halimatus Saidah Santi Deliani Rahmawati, Pengaruh Trend Fashion Dan Pengetahuan Budaya Terhadap Keputusan Pembelian Batik Di Kampung Batik Se</w:instrText>
      </w:r>
      <w:r>
        <w:instrText>marang, vol. 3, 2020, http://repositorio.unan.edu.ni/2986/1/5624.pdf.","previouslyFormattedCitation":"Halimatus Saidah Santi Deliani Rahmawati, &lt;i&gt;Pengaruh Trend Fashion Dan Pengetahuan Budaya Terhadap Keputusan Pembelian Batik Di Kampung Batik Semarang&lt;/i</w:instrText>
      </w:r>
      <w:r>
        <w:instrText>&gt;, vol. 3, 2020, http://repositorio.unan.edu.ni/2986/1/5624.pdf."},"properties":{"noteIndex":6},"schema":"https://github.com/citation-style-language/schema/raw/master/csl-citation.json"}</w:instrText>
      </w:r>
      <w:r>
        <w:fldChar w:fldCharType="separate"/>
      </w:r>
      <w:r>
        <w:rPr>
          <w:noProof/>
        </w:rPr>
        <w:t xml:space="preserve">Halimatus Saidah Santi Deliani Rahmawati, </w:t>
      </w:r>
      <w:r>
        <w:rPr>
          <w:i/>
          <w:noProof/>
        </w:rPr>
        <w:t>Pengaruh Trend Fashion Dan P</w:t>
      </w:r>
      <w:r>
        <w:rPr>
          <w:i/>
          <w:noProof/>
        </w:rPr>
        <w:t>engetahuan Budaya Terhadap Keputusan Pembelian Batik Di Kampung Batik Semarang</w:t>
      </w:r>
      <w:r>
        <w:rPr>
          <w:noProof/>
        </w:rPr>
        <w:t>, vol. 3, 2020, http://repositorio.unan.edu.ni/2986/1/5624.pdf.</w:t>
      </w:r>
      <w:r>
        <w:fldChar w:fldCharType="end"/>
      </w:r>
    </w:p>
  </w:footnote>
  <w:footnote w:id="7">
    <w:p w14:paraId="75DD174D" w14:textId="77777777" w:rsidR="00A62B0B" w:rsidRDefault="00B01B94">
      <w:pPr>
        <w:pStyle w:val="FootnoteText"/>
      </w:pPr>
      <w:r>
        <w:rPr>
          <w:rStyle w:val="FootnoteReference"/>
        </w:rPr>
        <w:footnoteRef/>
      </w:r>
      <w:r>
        <w:t xml:space="preserve"> </w:t>
      </w:r>
      <w:r>
        <w:fldChar w:fldCharType="begin"/>
      </w:r>
      <w:r>
        <w:instrText>ADDIN CSL_CITATION {"citationItems":[{"id":"ITEM-1","itemData":{"abstract":"Predicting the binding mode of fl</w:instrText>
      </w:r>
      <w:r>
        <w:instrText>exible polypeptides to proteins is an important task that falls outside the domain of applicability of most small molecule and protein−protein docking tools. Here, we test the small molecule flexible ligand docking program Glide on a set of 19 non-α-helica</w:instrText>
      </w:r>
      <w:r>
        <w:instrText>l peptides and systematically improve pose prediction accuracy bynhancing Glide sampling for flexible polypeptides. In addition, scoring of the p</w:instrText>
      </w:r>
      <w:r>
        <w:rPr>
          <w:rFonts w:hint="eastAsia"/>
        </w:rPr>
        <w:instrText xml:space="preserve">oses was improved by post-processing with physics-based implicit solvent MM- GBSA calculations. Using the best </w:instrText>
      </w:r>
      <w:r>
        <w:rPr>
          <w:rFonts w:hint="eastAsia"/>
        </w:rPr>
        <w:instrText xml:space="preserve">RMSD among the top 10 scoring poses as a metric, the success rate (RMSD </w:instrText>
      </w:r>
      <w:r>
        <w:rPr>
          <w:rFonts w:hint="eastAsia"/>
        </w:rPr>
        <w:instrText>≤</w:instrText>
      </w:r>
      <w:r>
        <w:rPr>
          <w:rFonts w:hint="eastAsia"/>
        </w:rPr>
        <w:instrText xml:space="preserve"> 2.0 Å for the interface backbone atoms) increased from 21% with defaul</w:instrText>
      </w:r>
      <w:r>
        <w:instrText>t Glide SP settings to 58% with the enhanced peptide sampling and scoring protocol in the case of redocking to t</w:instrText>
      </w:r>
      <w:r>
        <w:instrText>he native protein structure. This approaches the accuracy of the recently developed Rosetta FlexPepDock method (63% success for these 19 peptides) while being over 100 times faster. Cross-docking was performed for a subset of cases where an unbound recepto</w:instrText>
      </w:r>
      <w:r>
        <w:instrText>r structure was available, and in that case, 40% of peptides were docked successfully. We analyze the results and find that the optimized polypeptide protocol is most accurate for extended peptides of limited size and number of formal charges, defining a d</w:instrText>
      </w:r>
      <w:r>
        <w:instrText>omain of applicability for this approach.","author":[{"dropping-particle":"","family":"Lailiya","given":"Sudarto Mafidatul","non-dropping-particle":"","parse-names":false,"suffix":""}],"container-title":"Skripsi, IAIN Salatiga","id":"ITEM-1","issue":"Viii"</w:instrText>
      </w:r>
      <w:r>
        <w:instrText>,"issued":{"date-parts":[["2020"]]},"page":"1-98","title":"Implikasi Trend Fashion Terhadap Perilkau Sosial Calon Pendidik (Studi Kasus pada Mahasiswa Program Studi Pendidikan Agama Islam IAIN Kediri)","type":"article-journal","volume":"1"},"uris":["http:/</w:instrText>
      </w:r>
      <w:r>
        <w:instrText>/www.mendeley.com/documents/?uuid=97e262d4-e89a-4371-9ba7-bb987116735b"]}],"mendeley":{"formattedCitation":"Lailiya, “Implikasi Trend Fashion Terhadap Perilkau Sosial Calon Pendidik (Studi Kasus Pada Mahasiswa Program Studi Pendidikan Agama Islam IAIN Kedi</w:instrText>
      </w:r>
      <w:r>
        <w:instrText>ri).”","plainTextFormattedCitation":"Lailiya, “Implikasi Trend Fashion Terhadap Perilkau Sosial Calon Pendidik (Studi Kasus Pada Mahasiswa Program Studi Pendidikan Agama Islam IAIN Kediri).”","previouslyFormattedCitation":"Lailiya, “Implikasi Trend Fashion</w:instrText>
      </w:r>
      <w:r>
        <w:instrText xml:space="preserve"> Terhadap Perilkau Sosial Calon Pendidik (Studi Kasus Pada Mahasiswa Program Studi Pendidikan Agama Islam IAIN Kediri).”"},"properties":{"noteIndex":7},"schema":"https://github.com/citation-style-language/schema/raw/master/csl-citation.json"}</w:instrText>
      </w:r>
      <w:r>
        <w:fldChar w:fldCharType="separate"/>
      </w:r>
      <w:r>
        <w:rPr>
          <w:noProof/>
        </w:rPr>
        <w:t>Lailiya, “Impl</w:t>
      </w:r>
      <w:r>
        <w:rPr>
          <w:noProof/>
        </w:rPr>
        <w:t>ikasi Trend Fashion Terhadap Perilkau Sosial Calon Pendidik (Studi Kasus Pada Mahasiswa Program Studi Pendidikan Agama Islam IAIN Kediri).”</w:t>
      </w:r>
      <w:r>
        <w:fldChar w:fldCharType="end"/>
      </w:r>
    </w:p>
  </w:footnote>
  <w:footnote w:id="8">
    <w:p w14:paraId="3DD3DD9C" w14:textId="77777777" w:rsidR="00A62B0B" w:rsidRDefault="00B01B94">
      <w:pPr>
        <w:pStyle w:val="FootnoteText"/>
      </w:pPr>
      <w:r>
        <w:rPr>
          <w:rStyle w:val="FootnoteReference"/>
        </w:rPr>
        <w:footnoteRef/>
      </w:r>
      <w:r>
        <w:t xml:space="preserve"> </w:t>
      </w:r>
      <w:r>
        <w:fldChar w:fldCharType="begin"/>
      </w:r>
      <w:r>
        <w:instrText xml:space="preserve">ADDIN CSL_CITATION </w:instrText>
      </w:r>
      <w:r>
        <w:instrText>{"citationItems":[{"id":"ITEM-1","itemData":{"ISBN":"1975082920050","abstract":"nd Fashion (X1) berpengaruh signifikan terhadap gaya hidup konsumtif (Y) karena T hitug &gt; T tabel atau 1.696 &gt; 1.665. Jika Trend Fashion membuat tingakat gaya hidup konsumtif m</w:instrText>
      </w:r>
      <w:r>
        <w:instrText>eningkat, maka dapat disimpulkan Ha diterima dan H0 ditolak atau dengan kata lain ahwa variabel trend fashion mempunyai pengaruh signifikan terhadap Gaya Hidup Konsumtif. Kemudian dari variabel pergaulan (X2) berpengaruh signifikan terhadap Gaya Hidup Kons</w:instrText>
      </w:r>
      <w:r>
        <w:instrText>umtif (Y) karena T hitung &gt; T tabel atau 24.966 &gt; 1.665, jika Pergaulan membuat Gaya Hidup Konsumtif meningkat , maka dapat disimpulkan Ha diterima dan H0 ditolak atau dengan kata lain bahwa variabel Pergaulan mempunyai pengaruh yang signifikan terhadap Ga</w:instrText>
      </w:r>
      <w:r>
        <w:instrText>ya Hidup Konsumtif Mahasiswi Fakultas Ekonomi dan Bisnis Islam. Nilai adjusted R square yaitu menunjukan bahwa 87,1% variabel gaya hidup konsumtif dapat dijelaskan oleh seluruh variabel yang diigunakan dalam penelitian ini yaitu Trend fashion dan Pergaulan</w:instrText>
      </w:r>
      <w:r>
        <w:instrText>. Sedangkan 12,9 % variabel Gaya Hidup Konsumtif dijelaskan variabel lain yang tidak diamati dalam penelitian ini.","author":[{"dropping-particle":"","family":"Rahayu","given":"Septi","non-dropping-particle":"","parse-names":false,"suffix":""}],"id":"ITEM-</w:instrText>
      </w:r>
      <w:r>
        <w:instrText>1","issued":{"date-parts":[["2020"]]},"number-of-pages":"104","title":"Pengaruh Trend Fashion dan Pergaulan terhadap Gaya Hidup Konsumtif pada Mahasiswi Fakultas Ekonomi dan Bisnis Islam UIN","type":"book"},"uris":["http://www.mendeley.com/documents/?uuid=</w:instrText>
      </w:r>
      <w:r>
        <w:instrText>5509d56a-09e9-4bcc-b389-cf1175f441ed"]}],"mendeley":{"formattedCitation":"Rahayu, &lt;i&gt;Pengaruh Trend Fashion Dan Pergaulan Terhadap Gaya Hidup Konsumtif Pada Mahasiswi Fakultas Ekonomi Dan Bisnis Islam UIN&lt;/i&gt;.","plainTextFormattedCitation":"Rahayu, Pengaru</w:instrText>
      </w:r>
      <w:r>
        <w:instrText xml:space="preserve">h Trend Fashion Dan Pergaulan Terhadap Gaya Hidup Konsumtif Pada Mahasiswi Fakultas Ekonomi Dan Bisnis Islam UIN.","previouslyFormattedCitation":"Rahayu, &lt;i&gt;Pengaruh Trend Fashion Dan Pergaulan Terhadap Gaya Hidup Konsumtif Pada Mahasiswi Fakultas Ekonomi </w:instrText>
      </w:r>
      <w:r>
        <w:instrText>Dan Bisnis Islam UIN&lt;/i&gt;."},"properties":{"noteIndex":8},"schema":"https://github.com/citation-style-language/schema/raw/master/csl-citation.json"}</w:instrText>
      </w:r>
      <w:r>
        <w:fldChar w:fldCharType="separate"/>
      </w:r>
      <w:r>
        <w:rPr>
          <w:noProof/>
        </w:rPr>
        <w:t xml:space="preserve">Rahayu, </w:t>
      </w:r>
      <w:r>
        <w:rPr>
          <w:i/>
          <w:noProof/>
        </w:rPr>
        <w:t>Pengaruh Trend Fashion Dan Pergaulan Terhadap Gaya Hidup Konsumtif Pada Mahasiswi Fakultas Ekonomi Da</w:t>
      </w:r>
      <w:r>
        <w:rPr>
          <w:i/>
          <w:noProof/>
        </w:rPr>
        <w:t>n Bisnis Islam UIN</w:t>
      </w:r>
      <w:r>
        <w:rPr>
          <w:noProof/>
        </w:rPr>
        <w:t>.</w:t>
      </w:r>
      <w:r>
        <w:fldChar w:fldCharType="end"/>
      </w:r>
    </w:p>
  </w:footnote>
  <w:footnote w:id="9">
    <w:p w14:paraId="03E96E3C" w14:textId="77777777" w:rsidR="00A62B0B" w:rsidRDefault="00B01B94">
      <w:pPr>
        <w:pStyle w:val="FootnoteText"/>
      </w:pPr>
      <w:r>
        <w:rPr>
          <w:rStyle w:val="FootnoteReference"/>
        </w:rPr>
        <w:footnoteRef/>
      </w:r>
      <w:r>
        <w:t xml:space="preserve"> </w:t>
      </w:r>
      <w:r>
        <w:fldChar w:fldCharType="begin"/>
      </w:r>
      <w:r>
        <w:instrText xml:space="preserve">ADDIN CSL_CITATION {"citationItems":[{"id":"ITEM-1","itemData":{"abstract":"Life style and fashion have been inseparable parts of the modern society. Those are not seen from its cover but its essence. Economic and media industrial </w:instrText>
      </w:r>
      <w:r>
        <w:instrText>globalization are factors which form the condition. Nowadays, the new industries, such as mall, fashion, real estate, entertainment industry, food industry etc, continuously grow. Those are followed by the growth of the life style as references for the pub</w:instrText>
      </w:r>
      <w:r>
        <w:instrText>lic those are considered whether it is good or bad, up to date or out of date. Capitalism has influenced not only for women but also men. It has also conquered of religion and carried out of co-modification of religious symbols.","author":[{"dropping-parti</w:instrText>
      </w:r>
      <w:r>
        <w:instrText>cle":"","family":"Hendariningrum","given":"Retno","non-dropping-particle":"","parse-names":false,"suffix":""},{"dropping-particle":"","family":"Susilo","given":"M. Edy","non-dropping-particle":"","parse-names":false,"suffix":""}],"container-title":"Ilmu Ko</w:instrText>
      </w:r>
      <w:r>
        <w:instrText>munikasi","id":"ITEM-1","issue":"2","issued":{"date-parts":[["2008"]]},"page":"26","title":"Fashion Dan Gaya Hidup : Identitas Dan Komunikasi","type":"article-journal","volume":"6"},"uris":["http://www.mendeley.com/documents/?uuid=14d13dc8-c7bc-4e54-8242-7</w:instrText>
      </w:r>
      <w:r>
        <w:instrText>e8de934df25"]}],"mendeley":{"formattedCitation":"Retno Hendariningrum and M. Edy Susilo, “Fashion Dan Gaya Hidup : Identitas Dan Komunikasi,” &lt;i&gt;Ilmu Komunikasi&lt;/i&gt; 6, no. 2 (2008): 26, http://jurnal.upnyk.ac.id/index.php/komunikasi/article/viewFile/38/42.</w:instrText>
      </w:r>
      <w:r>
        <w:instrText>","plainTextFormattedCitation":"Retno Hendariningrum and M. Edy Susilo, “Fashion Dan Gaya Hidup : Identitas Dan Komunikasi,” Ilmu Komunikasi 6, no. 2 (2008): 26, http://jurnal.upnyk.ac.id/index.php/komunikasi/article/viewFile/38/42.","previouslyFormattedCi</w:instrText>
      </w:r>
      <w:r>
        <w:instrText>tation":"Retno Hendariningrum and M. Edy Susilo, “Fashion Dan Gaya Hidup : Identitas Dan Komunikasi,” &lt;i&gt;Ilmu Komunikasi&lt;/i&gt; 6, no. 2 (2008): 26, http://jurnal.upnyk.ac.id/index.php/komunikasi/article/viewFile/38/42."},"properties":{"noteIndex":9},"schema"</w:instrText>
      </w:r>
      <w:r>
        <w:instrText>:"https://github.com/citation-style-language/schema/raw/master/csl-citation.json"}</w:instrText>
      </w:r>
      <w:r>
        <w:fldChar w:fldCharType="separate"/>
      </w:r>
      <w:r>
        <w:rPr>
          <w:noProof/>
        </w:rPr>
        <w:t xml:space="preserve">Retno Hendariningrum and M. Edy Susilo, “Fashion Dan Gaya Hidup : Identitas Dan Komunikasi,” </w:t>
      </w:r>
      <w:r>
        <w:rPr>
          <w:i/>
          <w:noProof/>
        </w:rPr>
        <w:t>Ilmu Komunikasi</w:t>
      </w:r>
      <w:r>
        <w:rPr>
          <w:noProof/>
        </w:rPr>
        <w:t xml:space="preserve"> 6, no. 2 (2008): 26, http://jurnal.upnyk.ac.id/index.php/komunika</w:t>
      </w:r>
      <w:r>
        <w:rPr>
          <w:noProof/>
        </w:rPr>
        <w:t>si/article/viewFile/38/42.</w:t>
      </w:r>
      <w:r>
        <w:fldChar w:fldCharType="end"/>
      </w:r>
    </w:p>
  </w:footnote>
  <w:footnote w:id="10">
    <w:p w14:paraId="2D36AEFE" w14:textId="77777777" w:rsidR="00A62B0B" w:rsidRDefault="00B01B94">
      <w:pPr>
        <w:pStyle w:val="FootnoteText"/>
      </w:pPr>
      <w:r>
        <w:rPr>
          <w:rStyle w:val="FootnoteReference"/>
        </w:rPr>
        <w:footnoteRef/>
      </w:r>
      <w:r>
        <w:t xml:space="preserve"> </w:t>
      </w:r>
      <w:r>
        <w:fldChar w:fldCharType="begin"/>
      </w:r>
      <w:r>
        <w:instrText>ADDIN CSL_CITATION {"citationItems":[{"id":"ITEM-1","itemData":{"ISBN":"1975082920050","abstract":"nd Fashion (X1) berpengaruh signifikan terhadap gaya hidup konsumtif (Y) karena T hitug &gt; T tabel atau 1.696 &gt; 1.665. Jika Tr</w:instrText>
      </w:r>
      <w:r>
        <w:instrText>end Fashion membuat tingakat gaya hidup konsumtif meningkat, maka dapat disimpulkan Ha diterima dan H0 ditolak atau dengan kata lain ahwa variabel trend fashion mempunyai pengaruh signifikan terhadap Gaya Hidup Konsumtif. Kemudian dari variabel pergaulan (</w:instrText>
      </w:r>
      <w:r>
        <w:instrText>X2) berpengaruh signifikan terhadap Gaya Hidup Konsumtif (Y) karena T hitung &gt; T tabel atau 24.966 &gt; 1.665, jika Pergaulan membuat Gaya Hidup Konsumtif meningkat , maka dapat disimpulkan Ha diterima dan H0 ditolak atau dengan kata lain bahwa variabel Perga</w:instrText>
      </w:r>
      <w:r>
        <w:instrText>ulan mempunyai pengaruh yang signifikan terhadap Gaya Hidup Konsumtif Mahasiswi Fakultas Ekonomi dan Bisnis Islam. Nilai adjusted R square yaitu menunjukan bahwa 87,1% variabel gaya hidup konsumtif dapat dijelaskan oleh seluruh variabel yang diigunakan dal</w:instrText>
      </w:r>
      <w:r>
        <w:instrText>am penelitian ini yaitu Trend fashion dan Pergaulan. Sedangkan 12,9 % variabel Gaya Hidup Konsumtif dijelaskan variabel lain yang tidak diamati dalam penelitian ini.","author":[{"dropping-particle":"","family":"Rahayu","given":"Septi","non-dropping-particl</w:instrText>
      </w:r>
      <w:r>
        <w:instrText>e":"","parse-names":false,"suffix":""}],"id":"ITEM-1","issued":{"date-parts":[["2020"]]},"number-of-pages":"104","title":"Pengaruh Trend Fashion dan Pergaulan terhadap Gaya Hidup Konsumtif pada Mahasiswi Fakultas Ekonomi dan Bisnis Islam UIN","type":"book"</w:instrText>
      </w:r>
      <w:r>
        <w:instrText>},"uris":["http://www.mendeley.com/documents/?uuid=5509d56a-09e9-4bcc-b389-cf1175f441ed"]}],"mendeley":{"formattedCitation":"Rahayu, &lt;i&gt;Pengaruh Trend Fashion Dan Pergaulan Terhadap Gaya Hidup Konsumtif Pada Mahasiswi Fakultas Ekonomi Dan Bisnis Islam UIN&lt;</w:instrText>
      </w:r>
      <w:r>
        <w:instrText>/i&gt;.","plainTextFormattedCitation":"Rahayu, Pengaruh Trend Fashion Dan Pergaulan Terhadap Gaya Hidup Konsumtif Pada Mahasiswi Fakultas Ekonomi Dan Bisnis Islam UIN.","previouslyFormattedCitation":"Rahayu, &lt;i&gt;Pengaruh Trend Fashion Dan Pergaulan Terhadap Ga</w:instrText>
      </w:r>
      <w:r>
        <w:instrText>ya Hidup Konsumtif Pada Mahasiswi Fakultas Ekonomi Dan Bisnis Islam UIN&lt;/i&gt;."},"properties":{"noteIndex":10},"schema":"https://github.com/citation-style-language/schema/raw/master/csl-citation.json"}</w:instrText>
      </w:r>
      <w:r>
        <w:fldChar w:fldCharType="separate"/>
      </w:r>
      <w:r>
        <w:rPr>
          <w:noProof/>
        </w:rPr>
        <w:t xml:space="preserve">Rahayu, </w:t>
      </w:r>
      <w:r>
        <w:rPr>
          <w:i/>
          <w:noProof/>
        </w:rPr>
        <w:t>Pengaruh Trend Fashion Dan Pergaulan Terhadap Gay</w:t>
      </w:r>
      <w:r>
        <w:rPr>
          <w:i/>
          <w:noProof/>
        </w:rPr>
        <w:t>a Hidup Konsumtif Pada Mahasiswi Fakultas Ekonomi Dan Bisnis Islam UIN</w:t>
      </w:r>
      <w:r>
        <w:rPr>
          <w:noProof/>
        </w:rPr>
        <w:t>.</w:t>
      </w:r>
      <w:r>
        <w:fldChar w:fldCharType="end"/>
      </w:r>
    </w:p>
  </w:footnote>
  <w:footnote w:id="11">
    <w:p w14:paraId="25E40CC8" w14:textId="77777777" w:rsidR="00A62B0B" w:rsidRDefault="00B01B94">
      <w:pPr>
        <w:pStyle w:val="FootnoteText"/>
      </w:pPr>
      <w:r>
        <w:rPr>
          <w:rStyle w:val="FootnoteReference"/>
        </w:rPr>
        <w:footnoteRef/>
      </w:r>
      <w:r>
        <w:t xml:space="preserve"> </w:t>
      </w:r>
      <w:r>
        <w:fldChar w:fldCharType="begin"/>
      </w:r>
      <w:r>
        <w:instrText>ADDIN CSL_CITATION {"citationItems":[{"id":"ITEM-1","itemData":{"abstract":"Life style and fashion have been inseparable parts of the modern society. Those are not seen from its c</w:instrText>
      </w:r>
      <w:r>
        <w:instrText>over but its essence. Economic and media industrial globalization are factors which form the condition. Nowadays, the new industries, such as mall, fashion, real estate, entertainment industry, food industry etc, continuously grow. Those are followed by th</w:instrText>
      </w:r>
      <w:r>
        <w:instrText>e growth of the life style as references for the public those are considered whether it is good or bad, up to date or out of date. Capitalism has influenced not only for women but also men. It has also conquered of religion and carried out of co-modificati</w:instrText>
      </w:r>
      <w:r>
        <w:instrText>on of religious symbols.","author":[{"dropping-particle":"","family":"Hendariningrum","given":"Retno","non-dropping-particle":"","parse-names":false,"suffix":""},{"dropping-particle":"","family":"Susilo","given":"M. Edy","non-dropping-particle":"","parse-n</w:instrText>
      </w:r>
      <w:r>
        <w:instrText>ames":false,"suffix":""}],"container-title":"Ilmu Komunikasi","id":"ITEM-1","issue":"2","issued":{"date-parts":[["2008"]]},"page":"26","title":"Fashion Dan Gaya Hidup : Identitas Dan Komunikasi","type":"article-journal","volume":"6"},"uris":["http://www.me</w:instrText>
      </w:r>
      <w:r>
        <w:instrText>ndeley.com/documents/?uuid=14d13dc8-c7bc-4e54-8242-7e8de934df25"]}],"mendeley":{"formattedCitation":"Hendariningrum and Susilo, “Fashion Dan Gaya Hidup : Identitas Dan Komunikasi.”","plainTextFormattedCitation":"Hendariningrum and Susilo, “Fashion Dan Gaya</w:instrText>
      </w:r>
      <w:r>
        <w:instrText xml:space="preserve"> Hidup : Identitas Dan Komunikasi.”","previouslyFormattedCitation":"Hendariningrum and Susilo, “Fashion Dan Gaya Hidup : Identitas Dan Komunikasi.”"},"properties":{"noteIndex":11},"schema":"https://github.com/citation-style-language/schema/raw/master/csl-c</w:instrText>
      </w:r>
      <w:r>
        <w:instrText>itation.json"}</w:instrText>
      </w:r>
      <w:r>
        <w:fldChar w:fldCharType="separate"/>
      </w:r>
      <w:r>
        <w:rPr>
          <w:noProof/>
        </w:rPr>
        <w:t>Hendariningrum and Susilo, “Fashion Dan Gaya Hidup : Identitas Dan Komunikasi.”</w:t>
      </w:r>
      <w:r>
        <w:fldChar w:fldCharType="end"/>
      </w:r>
    </w:p>
  </w:footnote>
  <w:footnote w:id="12">
    <w:p w14:paraId="38CB2B93" w14:textId="77777777" w:rsidR="00A62B0B" w:rsidRDefault="00B01B94">
      <w:pPr>
        <w:pStyle w:val="FootnoteText"/>
      </w:pPr>
      <w:r>
        <w:rPr>
          <w:rStyle w:val="FootnoteReference"/>
        </w:rPr>
        <w:footnoteRef/>
      </w:r>
      <w:r>
        <w:t xml:space="preserve"> </w:t>
      </w:r>
      <w:r>
        <w:fldChar w:fldCharType="begin"/>
      </w:r>
      <w:r>
        <w:instrText>ADDIN CSL_CITATION {"citationItems":[{"id":"ITEM-1","itemData":{"abstract":"Life style and fashion have been inseparable parts of the modern society. Those a</w:instrText>
      </w:r>
      <w:r>
        <w:instrText>re not seen from its cover but its essence. Economic and media industrial globalization are factors which form the condition. Nowadays, the new industries, such as mall, fashion, real estate, entertainment industry, food industry etc, continuously grow. Th</w:instrText>
      </w:r>
      <w:r>
        <w:instrText>ose are followed by the growth of the life style as references for the public those are considered whether it is good or bad, up to date or out of date. Capitalism has influenced not only for women but also men. It has also conquered of religion and carrie</w:instrText>
      </w:r>
      <w:r>
        <w:instrText>d out of co-modification of religious symbols.","author":[{"dropping-particle":"","family":"Hendariningrum","given":"Retno","non-dropping-particle":"","parse-names":false,"suffix":""},{"dropping-particle":"","family":"Susilo","given":"M. Edy","non-dropping</w:instrText>
      </w:r>
      <w:r>
        <w:instrText>-particle":"","parse-names":false,"suffix":""}],"container-title":"Ilmu Komunikasi","id":"ITEM-1","issue":"2","issued":{"date-parts":[["2008"]]},"page":"26","title":"Fashion Dan Gaya Hidup : Identitas Dan Komunikasi","type":"article-journal","volume":"6"},</w:instrText>
      </w:r>
      <w:r>
        <w:instrText>"uris":["http://www.mendeley.com/documents/?uuid=14d13dc8-c7bc-4e54-8242-7e8de934df25"]}],"mendeley":{"formattedCitation":"Ibid.","plainTextFormattedCitation":"Ibid.","previouslyFormattedCitation":"Ibid."},"properties":{"noteIndex":12},"schema":"https://gi</w:instrText>
      </w:r>
      <w:r>
        <w:instrText>thub.com/citation-style-language/schema/raw/master/csl-citation.json"}</w:instrText>
      </w:r>
      <w:r>
        <w:fldChar w:fldCharType="separate"/>
      </w:r>
      <w:r>
        <w:rPr>
          <w:noProof/>
        </w:rPr>
        <w:t>Ibid.</w:t>
      </w:r>
      <w:r>
        <w:fldChar w:fldCharType="end"/>
      </w:r>
    </w:p>
  </w:footnote>
  <w:footnote w:id="13">
    <w:p w14:paraId="655374DA" w14:textId="77777777" w:rsidR="00A62B0B" w:rsidRDefault="00B01B94">
      <w:pPr>
        <w:pStyle w:val="FootnoteText"/>
      </w:pPr>
      <w:r>
        <w:rPr>
          <w:rStyle w:val="FootnoteReference"/>
        </w:rPr>
        <w:footnoteRef/>
      </w:r>
      <w:r>
        <w:t xml:space="preserve"> </w:t>
      </w:r>
      <w:r>
        <w:fldChar w:fldCharType="begin"/>
      </w:r>
      <w:r>
        <w:instrText>ADDIN CSL_CITATION {"citationItems":[{"id":"ITEM-1","itemData":{"abstract":"Predicting the binding mode of flexible polypeptides to proteins is an important task that falls ou</w:instrText>
      </w:r>
      <w:r>
        <w:instrText>tside the domain of applicability of most small molecule and protein−protein docking tools. Here, we test the small molecule flexible ligand docking program Glide on a set of 19 non-α-helical peptides and systematically improve pose prediction accuracy byn</w:instrText>
      </w:r>
      <w:r>
        <w:instrText>hancing Glide sampling for flexible polypeptides. In addition, scoring of the p</w:instrText>
      </w:r>
      <w:r>
        <w:rPr>
          <w:rFonts w:hint="eastAsia"/>
        </w:rPr>
        <w:instrText xml:space="preserve">oses was improved by post-processing with physics-based implicit solvent MM- GBSA calculations. Using the best RMSD among the top 10 scoring poses as a metric, the success rate </w:instrText>
      </w:r>
      <w:r>
        <w:rPr>
          <w:rFonts w:hint="eastAsia"/>
        </w:rPr>
        <w:instrText xml:space="preserve">(RMSD </w:instrText>
      </w:r>
      <w:r>
        <w:rPr>
          <w:rFonts w:hint="eastAsia"/>
        </w:rPr>
        <w:instrText>≤</w:instrText>
      </w:r>
      <w:r>
        <w:rPr>
          <w:rFonts w:hint="eastAsia"/>
        </w:rPr>
        <w:instrText xml:space="preserve"> 2.0 Å for the interface backbone atoms) increased from 21% with defaul</w:instrText>
      </w:r>
      <w:r>
        <w:instrText>t Glide SP settings to 58% with the enhanced peptide sampling and scoring protocol in the case of redocking to the native protein structure. This approaches the accuracy of the r</w:instrText>
      </w:r>
      <w:r>
        <w:instrText xml:space="preserve">ecently developed Rosetta FlexPepDock method (63% success for these 19 peptides) while being over 100 times faster. Cross-docking was performed for a subset of cases where an unbound receptor structure was available, and in that case, 40% of peptides were </w:instrText>
      </w:r>
      <w:r>
        <w:instrText>docked successfully. We analyze the results and find that the optimized polypeptide protocol is most accurate for extended peptides of limited size and number of formal charges, defining a domain of applicability for this approach.","author":[{"dropping-pa</w:instrText>
      </w:r>
      <w:r>
        <w:instrText>rticle":"","family":"Lailiya","given":"Sudarto Mafidatul","non-dropping-particle":"","parse-names":false,"suffix":""}],"container-title":"Skripsi, IAIN Salatiga","id":"ITEM-1","issue":"Viii","issued":{"date-parts":[["2020"]]},"page":"1-98","title":"Implika</w:instrText>
      </w:r>
      <w:r>
        <w:instrText>si Trend Fashion Terhadap Perilkau Sosial Calon Pendidik (Studi Kasus pada Mahasiswa Program Studi Pendidikan Agama Islam IAIN Kediri)","type":"article-journal","volume":"1"},"uris":["http://www.mendeley.com/documents/?uuid=97e262d4-e89a-4371-9ba7-bb987116</w:instrText>
      </w:r>
      <w:r>
        <w:instrText>735b"]}],"mendeley":{"formattedCitation":"Lailiya, “Implikasi Trend Fashion Terhadap Perilkau Sosial Calon Pendidik (Studi Kasus Pada Mahasiswa Program Studi Pendidikan Agama Islam IAIN Kediri).”","plainTextFormattedCitation":"Lailiya, “Implikasi Trend Fas</w:instrText>
      </w:r>
      <w:r>
        <w:instrText>hion Terhadap Perilkau Sosial Calon Pendidik (Studi Kasus Pada Mahasiswa Program Studi Pendidikan Agama Islam IAIN Kediri).”","previouslyFormattedCitation":"Lailiya, “Implikasi Trend Fashion Terhadap Perilkau Sosial Calon Pendidik (Studi Kasus Pada Mahasis</w:instrText>
      </w:r>
      <w:r>
        <w:instrText>wa Program Studi Pendidikan Agama Islam IAIN Kediri).”"},"properties":{"noteIndex":13},"schema":"https://github.com/citation-style-language/schema/raw/master/csl-citation.json"}</w:instrText>
      </w:r>
      <w:r>
        <w:fldChar w:fldCharType="separate"/>
      </w:r>
      <w:r>
        <w:rPr>
          <w:noProof/>
        </w:rPr>
        <w:t>Lailiya, “Implikasi Trend Fashion Terhadap Perilkau Sosial Calon Pendidik (Stud</w:t>
      </w:r>
      <w:r>
        <w:rPr>
          <w:noProof/>
        </w:rPr>
        <w:t>i Kasus Pada Mahasiswa Program Studi Pendidikan Agama Islam IAIN Kediri).”</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hybridMultilevel"/>
    <w:tmpl w:val="B92EA2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1"/>
    <w:multiLevelType w:val="hybridMultilevel"/>
    <w:tmpl w:val="6670310E"/>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2"/>
    <w:multiLevelType w:val="hybridMultilevel"/>
    <w:tmpl w:val="8B360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3"/>
    <w:multiLevelType w:val="hybridMultilevel"/>
    <w:tmpl w:val="9CB69F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0000004"/>
    <w:multiLevelType w:val="hybridMultilevel"/>
    <w:tmpl w:val="066EF1E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0B"/>
    <w:rsid w:val="00093755"/>
    <w:rsid w:val="0018075D"/>
    <w:rsid w:val="001C00FF"/>
    <w:rsid w:val="00A62B0B"/>
    <w:rsid w:val="00B01B94"/>
    <w:rsid w:val="00B75565"/>
    <w:rsid w:val="00CB630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98DFE"/>
  <w15:docId w15:val="{639B9416-B6DD-475D-A2D5-880378A9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algun Gothic" w:hAnsi="Calibri" w:cs="Arial"/>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customStyle="1" w:styleId="s1">
    <w:name w:val="s1"/>
    <w:basedOn w:val="DefaultParagraphFont"/>
  </w:style>
  <w:style w:type="character" w:customStyle="1" w:styleId="s2">
    <w:name w:val="s2"/>
    <w:basedOn w:val="DefaultParagraphFont"/>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Hyperlink">
    <w:name w:val="Hyperlink"/>
    <w:basedOn w:val="DefaultParagraphFont"/>
    <w:uiPriority w:val="99"/>
    <w:rPr>
      <w:color w:val="0563C1"/>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afatwa222@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rianaemilda78@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39CAD-F911-4F48-B911-ADB2E61A7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Pages>
  <Words>5278</Words>
  <Characters>3008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 Fitriantri</dc:creator>
  <cp:lastModifiedBy>Rizky Fitriantri</cp:lastModifiedBy>
  <cp:revision>10</cp:revision>
  <dcterms:created xsi:type="dcterms:W3CDTF">2022-03-11T03:17:00Z</dcterms:created>
  <dcterms:modified xsi:type="dcterms:W3CDTF">2022-03-2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turabian-fullnote-bibliography</vt:lpwstr>
  </property>
  <property fmtid="{D5CDD505-2E9C-101B-9397-08002B2CF9AE}" pid="24" name="Mendeley Unique User Id_1">
    <vt:lpwstr>e979d498-761c-3de7-9673-1e66ffb83e1b</vt:lpwstr>
  </property>
  <property fmtid="{D5CDD505-2E9C-101B-9397-08002B2CF9AE}" pid="25" name="ICV">
    <vt:lpwstr>644174157532495c922800595fad7756</vt:lpwstr>
  </property>
</Properties>
</file>